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9165A5B" w14:textId="68B76A5E" w:rsidR="000E51CD" w:rsidRDefault="000E51CD" w:rsidP="000E51CD">
      <w:pPr>
        <w:spacing w:after="0" w:line="240" w:lineRule="auto"/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t xml:space="preserve">Sensitivity analyses using </w:t>
      </w:r>
      <w:r w:rsidRPr="000E51CD">
        <w:rPr>
          <w:rFonts w:ascii="Times New Roman" w:hAnsi="Times New Roman" w:cs="Times New Roman"/>
          <w:b/>
          <w:sz w:val="22"/>
        </w:rPr>
        <w:t xml:space="preserve">the reference intervals as in other studies, specifically, TSH 0.4-4.0 </w:t>
      </w:r>
      <w:proofErr w:type="spellStart"/>
      <w:r w:rsidRPr="000E51CD">
        <w:rPr>
          <w:rFonts w:ascii="Times New Roman" w:hAnsi="Times New Roman" w:cs="Times New Roman"/>
          <w:b/>
          <w:sz w:val="22"/>
        </w:rPr>
        <w:t>mIU</w:t>
      </w:r>
      <w:proofErr w:type="spellEnd"/>
      <w:r w:rsidRPr="000E51CD">
        <w:rPr>
          <w:rFonts w:ascii="Times New Roman" w:hAnsi="Times New Roman" w:cs="Times New Roman"/>
          <w:b/>
          <w:sz w:val="22"/>
        </w:rPr>
        <w:t>/L and FT4 0.85-1.94 ng/</w:t>
      </w:r>
      <w:proofErr w:type="spellStart"/>
      <w:r w:rsidRPr="000E51CD">
        <w:rPr>
          <w:rFonts w:ascii="Times New Roman" w:hAnsi="Times New Roman" w:cs="Times New Roman"/>
          <w:b/>
          <w:sz w:val="22"/>
        </w:rPr>
        <w:t>dL</w:t>
      </w:r>
      <w:proofErr w:type="spellEnd"/>
      <w:r w:rsidR="00F35096">
        <w:rPr>
          <w:rFonts w:ascii="Times New Roman" w:hAnsi="Times New Roman" w:cs="Times New Roman"/>
          <w:b/>
          <w:sz w:val="22"/>
        </w:rPr>
        <w:t xml:space="preserve">: </w:t>
      </w:r>
      <w:r w:rsidRPr="000E51CD">
        <w:rPr>
          <w:rFonts w:ascii="Times New Roman" w:hAnsi="Times New Roman" w:cs="Times New Roman"/>
          <w:b/>
          <w:sz w:val="22"/>
        </w:rPr>
        <w:fldChar w:fldCharType="begin">
          <w:fldData xml:space="preserve">PEVuZE5vdGU+PENpdGU+PEF1dGhvcj5Tb2g8L0F1dGhvcj48WWVhcj4yMDE5PC9ZZWFyPjxSZWNO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</w:fldData>
        </w:fldChar>
      </w:r>
      <w:r>
        <w:rPr>
          <w:rFonts w:ascii="Times New Roman" w:hAnsi="Times New Roman" w:cs="Times New Roman"/>
          <w:b/>
          <w:sz w:val="22"/>
        </w:rPr>
        <w:instrText xml:space="preserve"> ADDIN EN.CITE </w:instrText>
      </w:r>
      <w:r>
        <w:rPr>
          <w:rFonts w:ascii="Times New Roman" w:hAnsi="Times New Roman" w:cs="Times New Roman"/>
          <w:b/>
          <w:sz w:val="22"/>
        </w:rPr>
        <w:fldChar w:fldCharType="begin">
          <w:fldData xml:space="preserve">PEVuZE5vdGU+PENpdGU+PEF1dGhvcj5Tb2g8L0F1dGhvcj48WWVhcj4yMDE5PC9ZZWFyPjxSZWNO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</w:fldData>
        </w:fldChar>
      </w:r>
      <w:r>
        <w:rPr>
          <w:rFonts w:ascii="Times New Roman" w:hAnsi="Times New Roman" w:cs="Times New Roman"/>
          <w:b/>
          <w:sz w:val="22"/>
        </w:rPr>
        <w:instrText xml:space="preserve"> ADDIN EN.CITE.DATA </w:instrText>
      </w:r>
      <w:r>
        <w:rPr>
          <w:rFonts w:ascii="Times New Roman" w:hAnsi="Times New Roman" w:cs="Times New Roman"/>
          <w:b/>
          <w:sz w:val="22"/>
        </w:rPr>
      </w:r>
      <w:r>
        <w:rPr>
          <w:rFonts w:ascii="Times New Roman" w:hAnsi="Times New Roman" w:cs="Times New Roman"/>
          <w:b/>
          <w:sz w:val="22"/>
        </w:rPr>
        <w:fldChar w:fldCharType="end"/>
      </w:r>
      <w:r w:rsidRPr="000E51CD">
        <w:rPr>
          <w:rFonts w:ascii="Times New Roman" w:hAnsi="Times New Roman" w:cs="Times New Roman"/>
          <w:b/>
          <w:sz w:val="22"/>
        </w:rPr>
      </w:r>
      <w:r w:rsidRPr="000E51CD">
        <w:rPr>
          <w:rFonts w:ascii="Times New Roman" w:hAnsi="Times New Roman" w:cs="Times New Roman"/>
          <w:b/>
          <w:sz w:val="22"/>
        </w:rPr>
        <w:fldChar w:fldCharType="separate"/>
      </w:r>
      <w:r w:rsidR="00F35096">
        <w:rPr>
          <w:rFonts w:ascii="Times New Roman" w:hAnsi="Times New Roman" w:cs="Times New Roman"/>
          <w:b/>
          <w:noProof/>
          <w:sz w:val="22"/>
        </w:rPr>
        <w:t>based on r</w:t>
      </w:r>
      <w:r w:rsidR="00B410FB">
        <w:rPr>
          <w:rFonts w:ascii="Times New Roman" w:hAnsi="Times New Roman" w:cs="Times New Roman"/>
          <w:b/>
          <w:noProof/>
          <w:sz w:val="22"/>
        </w:rPr>
        <w:t xml:space="preserve">eferences </w:t>
      </w:r>
      <w:hyperlink w:anchor="_ENREF_34" w:tooltip="Soh, 2019 #56" w:history="1">
        <w:r>
          <w:rPr>
            <w:rFonts w:ascii="Times New Roman" w:hAnsi="Times New Roman" w:cs="Times New Roman"/>
            <w:b/>
            <w:noProof/>
            <w:sz w:val="22"/>
          </w:rPr>
          <w:t>34</w:t>
        </w:r>
      </w:hyperlink>
      <w:r w:rsidR="00B410FB">
        <w:rPr>
          <w:rFonts w:ascii="Times New Roman" w:hAnsi="Times New Roman" w:cs="Times New Roman"/>
          <w:b/>
          <w:noProof/>
          <w:sz w:val="22"/>
        </w:rPr>
        <w:t xml:space="preserve"> &amp; </w:t>
      </w:r>
      <w:hyperlink w:anchor="_ENREF_35" w:tooltip="Khan, 2016 #9" w:history="1">
        <w:r>
          <w:rPr>
            <w:rFonts w:ascii="Times New Roman" w:hAnsi="Times New Roman" w:cs="Times New Roman"/>
            <w:b/>
            <w:noProof/>
            <w:sz w:val="22"/>
          </w:rPr>
          <w:t>35</w:t>
        </w:r>
      </w:hyperlink>
      <w:r w:rsidRPr="000E51CD">
        <w:rPr>
          <w:rFonts w:ascii="Times New Roman" w:hAnsi="Times New Roman" w:cs="Times New Roman"/>
          <w:b/>
          <w:sz w:val="22"/>
        </w:rPr>
        <w:fldChar w:fldCharType="end"/>
      </w:r>
      <w:r w:rsidR="004C24DC">
        <w:rPr>
          <w:rFonts w:ascii="Times New Roman" w:hAnsi="Times New Roman" w:cs="Times New Roman"/>
          <w:b/>
          <w:sz w:val="22"/>
        </w:rPr>
        <w:t xml:space="preserve"> (Supplementary Tables 5 to 6)</w:t>
      </w:r>
    </w:p>
    <w:p w14:paraId="0995265C" w14:textId="77777777" w:rsidR="000E51CD" w:rsidRDefault="000E51CD" w:rsidP="000E51CD">
      <w:pPr>
        <w:spacing w:after="0" w:line="240" w:lineRule="auto"/>
        <w:jc w:val="left"/>
        <w:rPr>
          <w:rFonts w:ascii="Times New Roman" w:hAnsi="Times New Roman" w:cs="Times New Roman"/>
          <w:b/>
          <w:sz w:val="22"/>
        </w:rPr>
      </w:pPr>
    </w:p>
    <w:p w14:paraId="0A4FE2FE" w14:textId="4EFF3B81" w:rsidR="000E51CD" w:rsidRPr="008A08AB" w:rsidRDefault="000E51CD" w:rsidP="000E51CD">
      <w:pPr>
        <w:spacing w:after="0" w:line="240" w:lineRule="auto"/>
        <w:jc w:val="left"/>
        <w:rPr>
          <w:rFonts w:ascii="Times New Roman" w:eastAsia="바탕" w:hAnsi="Times New Roman" w:cs="Times New Roman"/>
          <w:sz w:val="22"/>
        </w:rPr>
      </w:pPr>
      <w:r w:rsidRPr="008A08AB">
        <w:rPr>
          <w:rFonts w:ascii="Times New Roman" w:hAnsi="Times New Roman" w:cs="Times New Roman"/>
          <w:b/>
          <w:sz w:val="22"/>
        </w:rPr>
        <w:t xml:space="preserve">Supplementary </w:t>
      </w:r>
      <w:r w:rsidRPr="008A08AB">
        <w:rPr>
          <w:rFonts w:ascii="Times New Roman" w:eastAsia="굴림" w:hAnsi="Times New Roman" w:cs="Times New Roman"/>
          <w:b/>
          <w:kern w:val="0"/>
          <w:sz w:val="22"/>
        </w:rPr>
        <w:t>Table</w:t>
      </w:r>
      <w:r w:rsidRPr="008A08AB">
        <w:rPr>
          <w:rFonts w:ascii="Times New Roman" w:hAnsi="Times New Roman" w:cs="Times New Roman"/>
          <w:b/>
          <w:sz w:val="22"/>
        </w:rPr>
        <w:t xml:space="preserve"> 5.</w:t>
      </w:r>
      <w:r w:rsidRPr="008A08AB">
        <w:rPr>
          <w:rFonts w:ascii="Times New Roman" w:hAnsi="Times New Roman" w:cs="Times New Roman"/>
          <w:sz w:val="22"/>
        </w:rPr>
        <w:t xml:space="preserve"> Hazard ratios (95% CIs) for liver cancer mortality by </w:t>
      </w:r>
      <w:r w:rsidRPr="008A08AB">
        <w:rPr>
          <w:rFonts w:ascii="Times New Roman" w:eastAsia="바탕" w:hAnsi="Times New Roman" w:cs="Times New Roman"/>
          <w:bCs/>
          <w:sz w:val="22"/>
        </w:rPr>
        <w:t>baseline thyroid hormone</w:t>
      </w:r>
      <w:r w:rsidRPr="008A08AB">
        <w:rPr>
          <w:rFonts w:ascii="Times New Roman" w:eastAsia="바탕" w:hAnsi="Times New Roman" w:cs="Times New Roman"/>
          <w:sz w:val="22"/>
        </w:rPr>
        <w:t xml:space="preserve"> level in the overall population (</w:t>
      </w:r>
      <w:r w:rsidRPr="008A08AB">
        <w:rPr>
          <w:rFonts w:ascii="Times New Roman" w:hAnsi="Times New Roman" w:cs="Times New Roman"/>
          <w:sz w:val="22"/>
        </w:rPr>
        <w:t>n = 517,996</w:t>
      </w:r>
      <w:r w:rsidR="004C24DC">
        <w:rPr>
          <w:rFonts w:ascii="Times New Roman" w:eastAsia="바탕" w:hAnsi="Times New Roman" w:cs="Times New Roman"/>
          <w:sz w:val="22"/>
        </w:rPr>
        <w:t>)</w:t>
      </w:r>
      <w:bookmarkStart w:id="0" w:name="_GoBack"/>
      <w:bookmarkEnd w:id="0"/>
    </w:p>
    <w:tbl>
      <w:tblPr>
        <w:tblW w:w="10924" w:type="dxa"/>
        <w:tblLayout w:type="fixed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2774"/>
        <w:gridCol w:w="2774"/>
        <w:gridCol w:w="2774"/>
        <w:gridCol w:w="2602"/>
      </w:tblGrid>
      <w:tr w:rsidR="000E51CD" w:rsidRPr="008A08AB" w14:paraId="5385EB84" w14:textId="77777777" w:rsidTr="00F9321D">
        <w:trPr>
          <w:trHeight w:val="538"/>
        </w:trPr>
        <w:tc>
          <w:tcPr>
            <w:tcW w:w="27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C3DB94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eastAsia="바탕" w:hAnsi="Times New Roman" w:cs="Times New Roman"/>
                <w:sz w:val="22"/>
              </w:rPr>
            </w:pPr>
            <w:r w:rsidRPr="008A08AB">
              <w:rPr>
                <w:rFonts w:ascii="Times New Roman" w:eastAsia="Times New Roman" w:hAnsi="Times New Roman" w:cs="Times New Roman"/>
                <w:bCs/>
                <w:sz w:val="22"/>
                <w:lang w:eastAsia="zh-CN"/>
              </w:rPr>
              <w:t>TSH (µ</w:t>
            </w:r>
            <w:proofErr w:type="spellStart"/>
            <w:r w:rsidRPr="008A08AB">
              <w:rPr>
                <w:rFonts w:ascii="Times New Roman" w:eastAsia="Times New Roman" w:hAnsi="Times New Roman" w:cs="Times New Roman"/>
                <w:bCs/>
                <w:sz w:val="22"/>
                <w:lang w:eastAsia="zh-CN"/>
              </w:rPr>
              <w:t>lU</w:t>
            </w:r>
            <w:proofErr w:type="spellEnd"/>
            <w:r w:rsidRPr="008A08AB">
              <w:rPr>
                <w:rFonts w:ascii="Times New Roman" w:eastAsia="Times New Roman" w:hAnsi="Times New Roman" w:cs="Times New Roman"/>
                <w:bCs/>
                <w:sz w:val="22"/>
                <w:lang w:eastAsia="zh-CN"/>
              </w:rPr>
              <w:t>/mL)</w:t>
            </w:r>
          </w:p>
        </w:tc>
        <w:tc>
          <w:tcPr>
            <w:tcW w:w="2774" w:type="dxa"/>
            <w:tcBorders>
              <w:top w:val="single" w:sz="4" w:space="0" w:color="auto"/>
              <w:bottom w:val="single" w:sz="4" w:space="0" w:color="auto"/>
            </w:tcBorders>
          </w:tcPr>
          <w:p w14:paraId="35CB842C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 w:val="22"/>
                <w:vertAlign w:val="superscript"/>
              </w:rPr>
            </w:pPr>
            <w:r w:rsidRPr="008A08AB">
              <w:rPr>
                <w:rFonts w:ascii="Times New Roman" w:eastAsia="바탕" w:hAnsi="Times New Roman" w:cs="Times New Roman"/>
                <w:sz w:val="22"/>
                <w:lang w:eastAsia="en-US"/>
              </w:rPr>
              <w:t>Multivari</w:t>
            </w:r>
            <w:r w:rsidRPr="008A08AB">
              <w:rPr>
                <w:rFonts w:ascii="Times New Roman" w:eastAsia="바탕" w:hAnsi="Times New Roman" w:cs="Times New Roman"/>
                <w:sz w:val="22"/>
              </w:rPr>
              <w:t>able-adjusted H</w:t>
            </w:r>
            <w:r w:rsidRPr="008A08AB">
              <w:rPr>
                <w:rFonts w:ascii="Times New Roman" w:eastAsia="바탕" w:hAnsi="Times New Roman" w:cs="Times New Roman"/>
                <w:sz w:val="22"/>
                <w:lang w:eastAsia="en-US"/>
              </w:rPr>
              <w:t>R</w:t>
            </w:r>
            <w:r w:rsidRPr="008A08AB">
              <w:rPr>
                <w:rFonts w:ascii="Times New Roman" w:eastAsia="바탕" w:hAnsi="Times New Roman" w:cs="Times New Roman"/>
                <w:sz w:val="22"/>
                <w:vertAlign w:val="superscript"/>
              </w:rPr>
              <w:t>†</w:t>
            </w:r>
          </w:p>
          <w:p w14:paraId="5B9A69CB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 w:val="22"/>
                <w:lang w:eastAsia="en-US"/>
              </w:rPr>
            </w:pPr>
            <w:r w:rsidRPr="008A08AB">
              <w:rPr>
                <w:rFonts w:ascii="Times New Roman" w:eastAsia="바탕" w:hAnsi="Times New Roman" w:cs="Times New Roman"/>
                <w:sz w:val="22"/>
                <w:lang w:eastAsia="en-US"/>
              </w:rPr>
              <w:t>(95% CI)</w:t>
            </w:r>
          </w:p>
        </w:tc>
        <w:tc>
          <w:tcPr>
            <w:tcW w:w="27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D97A78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8A08AB">
              <w:rPr>
                <w:rFonts w:ascii="Times New Roman" w:eastAsia="Times New Roman" w:hAnsi="Times New Roman" w:cs="Times New Roman"/>
                <w:bCs/>
                <w:sz w:val="22"/>
                <w:lang w:eastAsia="zh-CN"/>
              </w:rPr>
              <w:t>FT4 (ng/</w:t>
            </w:r>
            <w:proofErr w:type="spellStart"/>
            <w:r w:rsidRPr="008A08AB">
              <w:rPr>
                <w:rFonts w:ascii="Times New Roman" w:eastAsia="Times New Roman" w:hAnsi="Times New Roman" w:cs="Times New Roman"/>
                <w:bCs/>
                <w:sz w:val="22"/>
                <w:lang w:eastAsia="zh-CN"/>
              </w:rPr>
              <w:t>dL</w:t>
            </w:r>
            <w:proofErr w:type="spellEnd"/>
            <w:r w:rsidRPr="008A08AB">
              <w:rPr>
                <w:rFonts w:ascii="Times New Roman" w:eastAsia="Times New Roman" w:hAnsi="Times New Roman" w:cs="Times New Roman"/>
                <w:bCs/>
                <w:sz w:val="22"/>
                <w:lang w:eastAsia="zh-CN"/>
              </w:rPr>
              <w:t>)</w:t>
            </w:r>
          </w:p>
        </w:tc>
        <w:tc>
          <w:tcPr>
            <w:tcW w:w="26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3C32C0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 w:val="22"/>
                <w:vertAlign w:val="superscript"/>
              </w:rPr>
            </w:pPr>
            <w:r w:rsidRPr="008A08AB">
              <w:rPr>
                <w:rFonts w:ascii="Times New Roman" w:eastAsia="바탕" w:hAnsi="Times New Roman" w:cs="Times New Roman"/>
                <w:sz w:val="22"/>
                <w:lang w:eastAsia="en-US"/>
              </w:rPr>
              <w:t>Multivari</w:t>
            </w:r>
            <w:r w:rsidRPr="008A08AB">
              <w:rPr>
                <w:rFonts w:ascii="Times New Roman" w:eastAsia="바탕" w:hAnsi="Times New Roman" w:cs="Times New Roman"/>
                <w:sz w:val="22"/>
              </w:rPr>
              <w:t>able-adjusted H</w:t>
            </w:r>
            <w:r w:rsidRPr="008A08AB">
              <w:rPr>
                <w:rFonts w:ascii="Times New Roman" w:eastAsia="바탕" w:hAnsi="Times New Roman" w:cs="Times New Roman"/>
                <w:sz w:val="22"/>
                <w:lang w:eastAsia="en-US"/>
              </w:rPr>
              <w:t>R</w:t>
            </w:r>
            <w:r w:rsidRPr="008A08AB">
              <w:rPr>
                <w:rFonts w:ascii="Times New Roman" w:eastAsia="바탕" w:hAnsi="Times New Roman" w:cs="Times New Roman"/>
                <w:sz w:val="22"/>
                <w:vertAlign w:val="superscript"/>
              </w:rPr>
              <w:t xml:space="preserve">† </w:t>
            </w:r>
          </w:p>
          <w:p w14:paraId="3F73AB78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8A08AB">
              <w:rPr>
                <w:rFonts w:ascii="Times New Roman" w:eastAsia="바탕" w:hAnsi="Times New Roman" w:cs="Times New Roman"/>
                <w:sz w:val="22"/>
                <w:lang w:eastAsia="en-US"/>
              </w:rPr>
              <w:t>(95% CI)</w:t>
            </w:r>
          </w:p>
        </w:tc>
      </w:tr>
      <w:tr w:rsidR="000E51CD" w:rsidRPr="008A08AB" w14:paraId="3AC9A9E7" w14:textId="77777777" w:rsidTr="00F9321D">
        <w:trPr>
          <w:trHeight w:val="248"/>
        </w:trPr>
        <w:tc>
          <w:tcPr>
            <w:tcW w:w="2774" w:type="dxa"/>
            <w:tcBorders>
              <w:top w:val="single" w:sz="4" w:space="0" w:color="auto"/>
            </w:tcBorders>
            <w:shd w:val="clear" w:color="auto" w:fill="auto"/>
          </w:tcPr>
          <w:p w14:paraId="53A90763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2"/>
              </w:rPr>
            </w:pPr>
            <w:r w:rsidRPr="008A08AB">
              <w:rPr>
                <w:rFonts w:ascii="Times New Roman" w:hAnsi="Times New Roman" w:cs="Times New Roman"/>
                <w:sz w:val="22"/>
              </w:rPr>
              <w:t>Low (n = 8,567)</w:t>
            </w:r>
          </w:p>
        </w:tc>
        <w:tc>
          <w:tcPr>
            <w:tcW w:w="2774" w:type="dxa"/>
            <w:tcBorders>
              <w:top w:val="single" w:sz="4" w:space="0" w:color="auto"/>
            </w:tcBorders>
            <w:shd w:val="clear" w:color="auto" w:fill="auto"/>
          </w:tcPr>
          <w:p w14:paraId="168D320A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 w:val="22"/>
              </w:rPr>
            </w:pPr>
            <w:r w:rsidRPr="008A08AB">
              <w:rPr>
                <w:rFonts w:ascii="Times New Roman" w:eastAsia="굴림체" w:hAnsi="Times New Roman" w:cs="Times New Roman"/>
                <w:sz w:val="22"/>
              </w:rPr>
              <w:t>1.10 (0.49-2.48)</w:t>
            </w:r>
          </w:p>
        </w:tc>
        <w:tc>
          <w:tcPr>
            <w:tcW w:w="2774" w:type="dxa"/>
            <w:tcBorders>
              <w:top w:val="single" w:sz="4" w:space="0" w:color="auto"/>
            </w:tcBorders>
          </w:tcPr>
          <w:p w14:paraId="41C571A4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eastAsia="바탕" w:hAnsi="Times New Roman" w:cs="Times New Roman"/>
                <w:szCs w:val="20"/>
              </w:rPr>
            </w:pPr>
            <w:r w:rsidRPr="008A08AB">
              <w:rPr>
                <w:rFonts w:ascii="Times New Roman" w:hAnsi="Times New Roman" w:cs="Times New Roman"/>
                <w:sz w:val="22"/>
              </w:rPr>
              <w:t>Low (n = 2,847)</w:t>
            </w:r>
          </w:p>
        </w:tc>
        <w:tc>
          <w:tcPr>
            <w:tcW w:w="2602" w:type="dxa"/>
            <w:tcBorders>
              <w:top w:val="single" w:sz="4" w:space="0" w:color="auto"/>
            </w:tcBorders>
          </w:tcPr>
          <w:p w14:paraId="4EA56968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굴림체" w:hAnsi="Times New Roman" w:cs="Times New Roman"/>
                <w:szCs w:val="20"/>
              </w:rPr>
            </w:pPr>
            <w:r w:rsidRPr="008A08AB">
              <w:rPr>
                <w:rFonts w:ascii="Times New Roman" w:eastAsia="굴림체" w:hAnsi="Times New Roman" w:cs="Times New Roman"/>
                <w:sz w:val="22"/>
              </w:rPr>
              <w:t>1.14 (0.53-2.44)</w:t>
            </w:r>
          </w:p>
        </w:tc>
      </w:tr>
      <w:tr w:rsidR="000E51CD" w:rsidRPr="008A08AB" w14:paraId="07A389A3" w14:textId="77777777" w:rsidTr="00F9321D">
        <w:trPr>
          <w:trHeight w:val="264"/>
        </w:trPr>
        <w:tc>
          <w:tcPr>
            <w:tcW w:w="2774" w:type="dxa"/>
            <w:shd w:val="clear" w:color="auto" w:fill="auto"/>
          </w:tcPr>
          <w:p w14:paraId="6587C4B4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2"/>
              </w:rPr>
            </w:pPr>
            <w:r w:rsidRPr="008A08AB">
              <w:rPr>
                <w:rFonts w:ascii="Times New Roman" w:hAnsi="Times New Roman" w:cs="Times New Roman"/>
                <w:sz w:val="22"/>
              </w:rPr>
              <w:t>Normal (n = 466,410)</w:t>
            </w:r>
          </w:p>
        </w:tc>
        <w:tc>
          <w:tcPr>
            <w:tcW w:w="2774" w:type="dxa"/>
            <w:shd w:val="clear" w:color="auto" w:fill="auto"/>
          </w:tcPr>
          <w:p w14:paraId="249219AA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 w:val="22"/>
              </w:rPr>
            </w:pPr>
            <w:r w:rsidRPr="008A08AB">
              <w:rPr>
                <w:rFonts w:ascii="Times New Roman" w:eastAsia="바탕" w:hAnsi="Times New Roman" w:cs="Times New Roman"/>
                <w:sz w:val="22"/>
              </w:rPr>
              <w:t>1.00 (reference)</w:t>
            </w:r>
          </w:p>
        </w:tc>
        <w:tc>
          <w:tcPr>
            <w:tcW w:w="2774" w:type="dxa"/>
          </w:tcPr>
          <w:p w14:paraId="13EF544B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eastAsia="굴림체" w:hAnsi="Times New Roman" w:cs="Times New Roman"/>
                <w:szCs w:val="20"/>
              </w:rPr>
            </w:pPr>
            <w:r w:rsidRPr="008A08AB">
              <w:rPr>
                <w:rFonts w:ascii="Times New Roman" w:hAnsi="Times New Roman" w:cs="Times New Roman"/>
                <w:sz w:val="22"/>
              </w:rPr>
              <w:t>Normal (n = 512,149)</w:t>
            </w:r>
          </w:p>
        </w:tc>
        <w:tc>
          <w:tcPr>
            <w:tcW w:w="2602" w:type="dxa"/>
          </w:tcPr>
          <w:p w14:paraId="5F818A4D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Cs w:val="20"/>
              </w:rPr>
            </w:pPr>
            <w:r w:rsidRPr="008A08AB">
              <w:rPr>
                <w:rFonts w:ascii="Times New Roman" w:eastAsia="바탕" w:hAnsi="Times New Roman" w:cs="Times New Roman"/>
                <w:sz w:val="22"/>
              </w:rPr>
              <w:t>1.00 (reference)</w:t>
            </w:r>
          </w:p>
        </w:tc>
      </w:tr>
      <w:tr w:rsidR="000E51CD" w:rsidRPr="008A08AB" w14:paraId="35C5CABE" w14:textId="77777777" w:rsidTr="00F9321D">
        <w:trPr>
          <w:trHeight w:val="264"/>
        </w:trPr>
        <w:tc>
          <w:tcPr>
            <w:tcW w:w="2774" w:type="dxa"/>
            <w:shd w:val="clear" w:color="auto" w:fill="auto"/>
          </w:tcPr>
          <w:p w14:paraId="27E3E7A4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2"/>
              </w:rPr>
            </w:pPr>
            <w:r w:rsidRPr="008A08AB">
              <w:rPr>
                <w:rFonts w:ascii="Times New Roman" w:hAnsi="Times New Roman" w:cs="Times New Roman"/>
                <w:sz w:val="22"/>
              </w:rPr>
              <w:t>High (n = 43,019)</w:t>
            </w:r>
          </w:p>
        </w:tc>
        <w:tc>
          <w:tcPr>
            <w:tcW w:w="2774" w:type="dxa"/>
            <w:shd w:val="clear" w:color="auto" w:fill="auto"/>
          </w:tcPr>
          <w:p w14:paraId="6D3A459C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 w:val="22"/>
              </w:rPr>
            </w:pPr>
            <w:r w:rsidRPr="008A08AB">
              <w:rPr>
                <w:rFonts w:ascii="Times New Roman" w:eastAsia="굴림체" w:hAnsi="Times New Roman" w:cs="Times New Roman"/>
                <w:sz w:val="22"/>
              </w:rPr>
              <w:t>0.97 (0.67-1.41)</w:t>
            </w:r>
          </w:p>
        </w:tc>
        <w:tc>
          <w:tcPr>
            <w:tcW w:w="2774" w:type="dxa"/>
          </w:tcPr>
          <w:p w14:paraId="6F8D5300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eastAsia="굴림체" w:hAnsi="Times New Roman" w:cs="Times New Roman"/>
                <w:szCs w:val="20"/>
              </w:rPr>
            </w:pPr>
            <w:r w:rsidRPr="008A08AB">
              <w:rPr>
                <w:rFonts w:ascii="Times New Roman" w:hAnsi="Times New Roman" w:cs="Times New Roman"/>
                <w:sz w:val="22"/>
              </w:rPr>
              <w:t>High (n = 3,000)</w:t>
            </w:r>
          </w:p>
        </w:tc>
        <w:tc>
          <w:tcPr>
            <w:tcW w:w="2602" w:type="dxa"/>
          </w:tcPr>
          <w:p w14:paraId="1BB62568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굴림체" w:hAnsi="Times New Roman" w:cs="Times New Roman"/>
                <w:szCs w:val="20"/>
              </w:rPr>
            </w:pPr>
            <w:r w:rsidRPr="008A08AB">
              <w:rPr>
                <w:rFonts w:ascii="Times New Roman" w:eastAsia="굴림체" w:hAnsi="Times New Roman" w:cs="Times New Roman"/>
                <w:sz w:val="22"/>
              </w:rPr>
              <w:t>0.74 (0.10-5.30)</w:t>
            </w:r>
          </w:p>
        </w:tc>
      </w:tr>
      <w:tr w:rsidR="000E51CD" w:rsidRPr="008A08AB" w14:paraId="5B35C56A" w14:textId="77777777" w:rsidTr="00F9321D">
        <w:trPr>
          <w:trHeight w:val="279"/>
        </w:trPr>
        <w:tc>
          <w:tcPr>
            <w:tcW w:w="2774" w:type="dxa"/>
            <w:tcBorders>
              <w:bottom w:val="single" w:sz="4" w:space="0" w:color="auto"/>
            </w:tcBorders>
            <w:shd w:val="clear" w:color="auto" w:fill="auto"/>
          </w:tcPr>
          <w:p w14:paraId="7FFFAB31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hAnsi="Times New Roman" w:cs="Times New Roman"/>
                <w:sz w:val="22"/>
              </w:rPr>
            </w:pPr>
            <w:r w:rsidRPr="008A08AB">
              <w:rPr>
                <w:rFonts w:ascii="Times New Roman" w:hAnsi="Times New Roman" w:cs="Times New Roman"/>
                <w:i/>
                <w:sz w:val="22"/>
              </w:rPr>
              <w:t>P</w:t>
            </w:r>
            <w:r w:rsidRPr="008A08AB">
              <w:rPr>
                <w:rFonts w:ascii="Times New Roman" w:hAnsi="Times New Roman" w:cs="Times New Roman"/>
                <w:sz w:val="22"/>
              </w:rPr>
              <w:t xml:space="preserve"> for trend</w:t>
            </w:r>
          </w:p>
        </w:tc>
        <w:tc>
          <w:tcPr>
            <w:tcW w:w="2774" w:type="dxa"/>
            <w:tcBorders>
              <w:bottom w:val="single" w:sz="4" w:space="0" w:color="auto"/>
            </w:tcBorders>
            <w:shd w:val="clear" w:color="auto" w:fill="auto"/>
          </w:tcPr>
          <w:p w14:paraId="0E5784A5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 w:val="22"/>
              </w:rPr>
            </w:pPr>
            <w:r w:rsidRPr="008A08AB">
              <w:rPr>
                <w:rFonts w:ascii="Times New Roman" w:eastAsia="바탕" w:hAnsi="Times New Roman" w:cs="Times New Roman"/>
                <w:sz w:val="22"/>
              </w:rPr>
              <w:t>.796</w:t>
            </w:r>
          </w:p>
        </w:tc>
        <w:tc>
          <w:tcPr>
            <w:tcW w:w="2774" w:type="dxa"/>
            <w:tcBorders>
              <w:bottom w:val="single" w:sz="4" w:space="0" w:color="auto"/>
            </w:tcBorders>
          </w:tcPr>
          <w:p w14:paraId="4E885B92" w14:textId="77777777" w:rsidR="000E51CD" w:rsidRPr="008A08AB" w:rsidRDefault="000E51CD" w:rsidP="00D92E48">
            <w:pPr>
              <w:spacing w:after="0" w:line="240" w:lineRule="auto"/>
              <w:jc w:val="left"/>
              <w:rPr>
                <w:rFonts w:ascii="Times New Roman" w:eastAsia="바탕" w:hAnsi="Times New Roman" w:cs="Times New Roman"/>
                <w:szCs w:val="20"/>
              </w:rPr>
            </w:pPr>
            <w:r w:rsidRPr="008A08AB">
              <w:rPr>
                <w:rFonts w:ascii="Times New Roman" w:hAnsi="Times New Roman" w:cs="Times New Roman"/>
                <w:i/>
                <w:sz w:val="22"/>
              </w:rPr>
              <w:t>P</w:t>
            </w:r>
            <w:r w:rsidRPr="008A08AB">
              <w:rPr>
                <w:rFonts w:ascii="Times New Roman" w:hAnsi="Times New Roman" w:cs="Times New Roman"/>
                <w:sz w:val="22"/>
              </w:rPr>
              <w:t xml:space="preserve"> for trend</w:t>
            </w:r>
          </w:p>
        </w:tc>
        <w:tc>
          <w:tcPr>
            <w:tcW w:w="2602" w:type="dxa"/>
            <w:tcBorders>
              <w:bottom w:val="single" w:sz="4" w:space="0" w:color="auto"/>
            </w:tcBorders>
          </w:tcPr>
          <w:p w14:paraId="602DE1A1" w14:textId="77777777" w:rsidR="000E51CD" w:rsidRPr="008A08AB" w:rsidRDefault="000E51CD" w:rsidP="00D92E48">
            <w:pPr>
              <w:spacing w:after="0" w:line="240" w:lineRule="auto"/>
              <w:jc w:val="center"/>
              <w:rPr>
                <w:rFonts w:ascii="Times New Roman" w:eastAsia="바탕" w:hAnsi="Times New Roman" w:cs="Times New Roman"/>
                <w:szCs w:val="20"/>
              </w:rPr>
            </w:pPr>
            <w:r w:rsidRPr="008A08AB">
              <w:rPr>
                <w:rFonts w:ascii="Times New Roman" w:eastAsia="바탕" w:hAnsi="Times New Roman" w:cs="Times New Roman"/>
                <w:sz w:val="22"/>
              </w:rPr>
              <w:t>.660</w:t>
            </w:r>
          </w:p>
        </w:tc>
      </w:tr>
    </w:tbl>
    <w:p w14:paraId="38E34AE0" w14:textId="77777777" w:rsidR="000E51CD" w:rsidRPr="008A08AB" w:rsidRDefault="000E51CD" w:rsidP="000E51CD">
      <w:pPr>
        <w:spacing w:after="0" w:line="240" w:lineRule="auto"/>
        <w:jc w:val="left"/>
        <w:rPr>
          <w:rFonts w:ascii="Times New Roman" w:eastAsia="바탕" w:hAnsi="Times New Roman" w:cs="Times New Roman"/>
          <w:sz w:val="22"/>
        </w:rPr>
      </w:pPr>
      <w:r w:rsidRPr="008A08AB">
        <w:rPr>
          <w:rFonts w:ascii="Times New Roman" w:eastAsia="바탕" w:hAnsi="Times New Roman" w:cs="Times New Roman"/>
          <w:i/>
          <w:sz w:val="22"/>
        </w:rPr>
        <w:t>Note:</w:t>
      </w:r>
      <w:r w:rsidRPr="008A08AB">
        <w:rPr>
          <w:rFonts w:ascii="Times New Roman" w:eastAsia="바탕" w:hAnsi="Times New Roman" w:cs="Times New Roman"/>
          <w:sz w:val="22"/>
        </w:rPr>
        <w:t xml:space="preserve"> Cox proportional hazard models using age as a timescale were used to estimate hazard ratios and 95% confidence intervals.</w:t>
      </w:r>
    </w:p>
    <w:p w14:paraId="02BC4547" w14:textId="6A668848" w:rsidR="000E51CD" w:rsidRPr="008A08AB" w:rsidRDefault="00D92E48" w:rsidP="000E51CD">
      <w:pPr>
        <w:spacing w:after="0" w:line="240" w:lineRule="auto"/>
        <w:rPr>
          <w:rFonts w:ascii="Times New Roman" w:eastAsia="바탕" w:hAnsi="Times New Roman" w:cs="Times New Roman"/>
          <w:sz w:val="22"/>
        </w:rPr>
      </w:pPr>
      <w:r w:rsidRPr="00D92E48">
        <w:rPr>
          <w:rFonts w:ascii="Times New Roman" w:eastAsia="바탕" w:hAnsi="Times New Roman" w:cs="Times New Roman"/>
          <w:sz w:val="22"/>
          <w:vertAlign w:val="superscript"/>
        </w:rPr>
        <w:t>†</w:t>
      </w:r>
      <w:r w:rsidRPr="00D92E48">
        <w:rPr>
          <w:rFonts w:ascii="Times New Roman" w:eastAsia="바탕" w:hAnsi="Times New Roman" w:cs="Times New Roman"/>
          <w:sz w:val="22"/>
        </w:rPr>
        <w:t>Multivariable model 1 was adjusted for age (timescale), sex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male</w:t>
      </w:r>
      <w:r w:rsidR="00D812E7">
        <w:rPr>
          <w:rFonts w:ascii="Times New Roman" w:eastAsia="바탕" w:hAnsi="Times New Roman" w:cs="Times New Roman"/>
          <w:sz w:val="22"/>
        </w:rPr>
        <w:t xml:space="preserve"> or</w:t>
      </w:r>
      <w:r w:rsidRPr="00D92E48">
        <w:rPr>
          <w:rFonts w:ascii="Times New Roman" w:eastAsia="바탕" w:hAnsi="Times New Roman" w:cs="Times New Roman"/>
          <w:sz w:val="22"/>
        </w:rPr>
        <w:t xml:space="preserve"> female), center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Seoul</w:t>
      </w:r>
      <w:r w:rsidR="00D812E7">
        <w:rPr>
          <w:rFonts w:ascii="Times New Roman" w:eastAsia="바탕" w:hAnsi="Times New Roman" w:cs="Times New Roman"/>
          <w:sz w:val="22"/>
        </w:rPr>
        <w:t xml:space="preserve"> or</w:t>
      </w:r>
      <w:r w:rsidRPr="00D92E48">
        <w:rPr>
          <w:rFonts w:ascii="Times New Roman" w:eastAsia="바탕" w:hAnsi="Times New Roman" w:cs="Times New Roman"/>
          <w:sz w:val="22"/>
        </w:rPr>
        <w:t xml:space="preserve"> Suwon), year of screening exam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1-year category), smoking status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never, past, current, or unknown), alcohol intake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none, &lt; 20, or ≥ 20 g/day, unknown), regular exercise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&lt; 3, ≥ 3 times a week, or unknown), BMI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continuous), education level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&lt; community college graduate, ≥ community college graduate, or unknown), and family history of cancer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no, yes, or unknown), viral hepatitis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no or yes), fatty liver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no or yes), liver cirrhosis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no or yes)</w:t>
      </w:r>
      <w:r w:rsidRPr="00D92E48">
        <w:rPr>
          <w:rFonts w:ascii="Times New Roman" w:eastAsia="바탕" w:hAnsi="Times New Roman" w:cs="Times New Roman" w:hint="eastAsia"/>
          <w:sz w:val="22"/>
        </w:rPr>
        <w:t>,</w:t>
      </w:r>
      <w:r w:rsidRPr="00D92E48">
        <w:rPr>
          <w:rFonts w:ascii="Times New Roman" w:eastAsia="바탕" w:hAnsi="Times New Roman" w:cs="Times New Roman"/>
          <w:sz w:val="22"/>
        </w:rPr>
        <w:t xml:space="preserve"> and FIB</w:t>
      </w:r>
      <w:r w:rsidR="00D812E7">
        <w:rPr>
          <w:rFonts w:ascii="Times New Roman" w:eastAsia="바탕" w:hAnsi="Times New Roman" w:cs="Times New Roman"/>
          <w:sz w:val="22"/>
        </w:rPr>
        <w:t>-</w:t>
      </w:r>
      <w:r w:rsidRPr="00D92E48">
        <w:rPr>
          <w:rFonts w:ascii="Times New Roman" w:eastAsia="바탕" w:hAnsi="Times New Roman" w:cs="Times New Roman"/>
          <w:sz w:val="22"/>
        </w:rPr>
        <w:t>4</w:t>
      </w:r>
      <w:r w:rsidRPr="00D92E48">
        <w:rPr>
          <w:rFonts w:ascii="Times New Roman" w:eastAsia="바탕" w:hAnsi="Times New Roman" w:cs="Times New Roman" w:hint="eastAsia"/>
          <w:sz w:val="22"/>
        </w:rPr>
        <w:t xml:space="preserve"> </w:t>
      </w:r>
      <w:r w:rsidRPr="00D92E48">
        <w:rPr>
          <w:rFonts w:ascii="Times New Roman" w:eastAsia="바탕" w:hAnsi="Times New Roman" w:cs="Times New Roman"/>
          <w:sz w:val="22"/>
        </w:rPr>
        <w:t>(continuous)</w:t>
      </w:r>
      <w:r w:rsidRPr="00D92E48">
        <w:rPr>
          <w:rFonts w:ascii="Times New Roman" w:eastAsia="바탕" w:hAnsi="Times New Roman" w:cs="Times New Roman" w:hint="eastAsia"/>
          <w:sz w:val="22"/>
        </w:rPr>
        <w:t>.</w:t>
      </w:r>
    </w:p>
    <w:p w14:paraId="669A18D3" w14:textId="77777777" w:rsidR="00EC2499" w:rsidRPr="00EC2499" w:rsidRDefault="00EC2499" w:rsidP="002600B1">
      <w:pPr>
        <w:spacing w:after="0" w:line="240" w:lineRule="auto"/>
        <w:jc w:val="left"/>
        <w:rPr>
          <w:rFonts w:ascii="Times New Roman" w:hAnsi="Times New Roman" w:cs="Times New Roman"/>
          <w:b/>
          <w:color w:val="FF0000"/>
          <w:sz w:val="22"/>
        </w:rPr>
      </w:pPr>
    </w:p>
    <w:p w14:paraId="7F3A2766" w14:textId="0B1A607B" w:rsidR="005D1B0E" w:rsidRPr="00E07E53" w:rsidRDefault="005D1B0E" w:rsidP="001722A1">
      <w:pPr>
        <w:spacing w:after="0" w:line="480" w:lineRule="auto"/>
        <w:jc w:val="left"/>
        <w:rPr>
          <w:rFonts w:ascii="Times New Roman" w:hAnsi="Times New Roman" w:cs="Times New Roman"/>
          <w:color w:val="FF0000"/>
          <w:sz w:val="24"/>
          <w:szCs w:val="24"/>
        </w:rPr>
      </w:pPr>
    </w:p>
    <w:sectPr w:rsidR="005D1B0E" w:rsidRPr="00E07E53" w:rsidSect="000E51CD">
      <w:footerReference w:type="default" r:id="rId8"/>
      <w:pgSz w:w="16838" w:h="11906" w:orient="landscape"/>
      <w:pgMar w:top="1418" w:right="1418" w:bottom="1418" w:left="1418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CB14F6F" w14:textId="77777777" w:rsidR="00B176A4" w:rsidRDefault="00B176A4" w:rsidP="006D7F80">
      <w:pPr>
        <w:spacing w:after="0" w:line="240" w:lineRule="auto"/>
      </w:pPr>
      <w:r>
        <w:separator/>
      </w:r>
    </w:p>
  </w:endnote>
  <w:endnote w:type="continuationSeparator" w:id="0">
    <w:p w14:paraId="4533EA7F" w14:textId="77777777" w:rsidR="00B176A4" w:rsidRDefault="00B176A4" w:rsidP="006D7F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체">
    <w:altName w:val="GulimChe"/>
    <w:panose1 w:val="020B0609000101010101"/>
    <w:charset w:val="81"/>
    <w:family w:val="modern"/>
    <w:pitch w:val="fixed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ascii="Times New Roman" w:hAnsi="Times New Roman" w:cs="Times New Roman"/>
      </w:rPr>
      <w:id w:val="482129456"/>
      <w:docPartObj>
        <w:docPartGallery w:val="Page Numbers (Bottom of Page)"/>
        <w:docPartUnique/>
      </w:docPartObj>
    </w:sdtPr>
    <w:sdtEndPr/>
    <w:sdtContent>
      <w:p w14:paraId="2D654EB1" w14:textId="27B008C3" w:rsidR="00B410FB" w:rsidRPr="009D02CC" w:rsidRDefault="00B410FB" w:rsidP="009D02CC">
        <w:pPr>
          <w:pStyle w:val="a4"/>
          <w:jc w:val="center"/>
          <w:rPr>
            <w:rFonts w:ascii="Times New Roman" w:hAnsi="Times New Roman" w:cs="Times New Roman"/>
          </w:rPr>
        </w:pPr>
        <w:r w:rsidRPr="009D02CC">
          <w:rPr>
            <w:rFonts w:ascii="Times New Roman" w:hAnsi="Times New Roman" w:cs="Times New Roman"/>
          </w:rPr>
          <w:fldChar w:fldCharType="begin"/>
        </w:r>
        <w:r w:rsidRPr="009D02CC">
          <w:rPr>
            <w:rFonts w:ascii="Times New Roman" w:hAnsi="Times New Roman" w:cs="Times New Roman"/>
          </w:rPr>
          <w:instrText>PAGE   \* MERGEFORMAT</w:instrText>
        </w:r>
        <w:r w:rsidRPr="009D02CC">
          <w:rPr>
            <w:rFonts w:ascii="Times New Roman" w:hAnsi="Times New Roman" w:cs="Times New Roman"/>
          </w:rPr>
          <w:fldChar w:fldCharType="separate"/>
        </w:r>
        <w:r w:rsidR="004C24DC" w:rsidRPr="004C24DC">
          <w:rPr>
            <w:rFonts w:ascii="Times New Roman" w:hAnsi="Times New Roman" w:cs="Times New Roman"/>
            <w:noProof/>
            <w:lang w:val="ko-KR"/>
          </w:rPr>
          <w:t>1</w:t>
        </w:r>
        <w:r w:rsidRPr="009D02CC">
          <w:rPr>
            <w:rFonts w:ascii="Times New Roman" w:hAnsi="Times New Roman" w:cs="Times New Roman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F2F987B" w14:textId="77777777" w:rsidR="00B176A4" w:rsidRDefault="00B176A4" w:rsidP="006D7F80">
      <w:pPr>
        <w:spacing w:after="0" w:line="240" w:lineRule="auto"/>
      </w:pPr>
      <w:r>
        <w:separator/>
      </w:r>
    </w:p>
  </w:footnote>
  <w:footnote w:type="continuationSeparator" w:id="0">
    <w:p w14:paraId="41D5A593" w14:textId="77777777" w:rsidR="00B176A4" w:rsidRDefault="00B176A4" w:rsidP="006D7F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0E40E6"/>
    <w:multiLevelType w:val="hybridMultilevel"/>
    <w:tmpl w:val="53845452"/>
    <w:lvl w:ilvl="0" w:tplc="0546BAD0">
      <w:numFmt w:val="bullet"/>
      <w:lvlText w:val=""/>
      <w:lvlJc w:val="left"/>
      <w:pPr>
        <w:ind w:left="760" w:hanging="360"/>
      </w:pPr>
      <w:rPr>
        <w:rFonts w:ascii="Wingdings" w:eastAsia="맑은 고딕" w:hAnsi="Wingdings" w:cs="Times New Roman" w:hint="default"/>
        <w:sz w:val="24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178753D2"/>
    <w:multiLevelType w:val="hybridMultilevel"/>
    <w:tmpl w:val="4B903C1C"/>
    <w:lvl w:ilvl="0" w:tplc="65806BBA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="Times New Roman" w:hint="default"/>
        <w:sz w:val="24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19BC778F"/>
    <w:multiLevelType w:val="hybridMultilevel"/>
    <w:tmpl w:val="FDD694DA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3" w15:restartNumberingAfterBreak="0">
    <w:nsid w:val="310975C6"/>
    <w:multiLevelType w:val="hybridMultilevel"/>
    <w:tmpl w:val="C0260FA4"/>
    <w:lvl w:ilvl="0" w:tplc="F0B03D4A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359A04F8"/>
    <w:multiLevelType w:val="hybridMultilevel"/>
    <w:tmpl w:val="0C58CD70"/>
    <w:lvl w:ilvl="0" w:tplc="0018DB1A">
      <w:start w:val="2017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15A63D9"/>
    <w:multiLevelType w:val="hybridMultilevel"/>
    <w:tmpl w:val="90CED746"/>
    <w:lvl w:ilvl="0" w:tplc="19A056C8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59DD2AC8"/>
    <w:multiLevelType w:val="hybridMultilevel"/>
    <w:tmpl w:val="5D3C3954"/>
    <w:lvl w:ilvl="0" w:tplc="4C5AA6C4">
      <w:numFmt w:val="bullet"/>
      <w:lvlText w:val="-"/>
      <w:lvlJc w:val="left"/>
      <w:pPr>
        <w:ind w:left="760" w:hanging="360"/>
      </w:pPr>
      <w:rPr>
        <w:rFonts w:ascii="Times New Roman" w:eastAsiaTheme="minorEastAsia" w:hAnsi="Times New Roman" w:cs="Times New Roman" w:hint="default"/>
        <w:sz w:val="24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65012838"/>
    <w:multiLevelType w:val="hybridMultilevel"/>
    <w:tmpl w:val="5936DC5E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8" w15:restartNumberingAfterBreak="0">
    <w:nsid w:val="69785C38"/>
    <w:multiLevelType w:val="hybridMultilevel"/>
    <w:tmpl w:val="502635E2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9" w15:restartNumberingAfterBreak="0">
    <w:nsid w:val="6EC37D79"/>
    <w:multiLevelType w:val="hybridMultilevel"/>
    <w:tmpl w:val="CC36ECFC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0" w15:restartNumberingAfterBreak="0">
    <w:nsid w:val="6F4D1D4B"/>
    <w:multiLevelType w:val="multilevel"/>
    <w:tmpl w:val="F95A80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74565C7E"/>
    <w:multiLevelType w:val="hybridMultilevel"/>
    <w:tmpl w:val="292C071C"/>
    <w:lvl w:ilvl="0" w:tplc="72B63658">
      <w:numFmt w:val="bullet"/>
      <w:lvlText w:val="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10"/>
  </w:num>
  <w:num w:numId="2">
    <w:abstractNumId w:val="7"/>
  </w:num>
  <w:num w:numId="3">
    <w:abstractNumId w:val="8"/>
  </w:num>
  <w:num w:numId="4">
    <w:abstractNumId w:val="9"/>
  </w:num>
  <w:num w:numId="5">
    <w:abstractNumId w:val="2"/>
  </w:num>
  <w:num w:numId="6">
    <w:abstractNumId w:val="4"/>
  </w:num>
  <w:num w:numId="7">
    <w:abstractNumId w:val="5"/>
  </w:num>
  <w:num w:numId="8">
    <w:abstractNumId w:val="1"/>
  </w:num>
  <w:num w:numId="9">
    <w:abstractNumId w:val="6"/>
  </w:num>
  <w:num w:numId="10">
    <w:abstractNumId w:val="3"/>
  </w:num>
  <w:num w:numId="11">
    <w:abstractNumId w:val="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Qws7A0NjIxMjMyszBW0lEKTi0uzszPAykwMq4FAOLkgk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Epidem Biomark Preven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w525fa52edrtlese29p95zytxzf5rvx2zv2&quot;&gt;HCC_thyroid_Converted&lt;record-ids&gt;&lt;item&gt;1&lt;/item&gt;&lt;item&gt;4&lt;/item&gt;&lt;item&gt;7&lt;/item&gt;&lt;item&gt;9&lt;/item&gt;&lt;item&gt;17&lt;/item&gt;&lt;item&gt;20&lt;/item&gt;&lt;item&gt;40&lt;/item&gt;&lt;item&gt;41&lt;/item&gt;&lt;item&gt;46&lt;/item&gt;&lt;item&gt;48&lt;/item&gt;&lt;item&gt;49&lt;/item&gt;&lt;item&gt;50&lt;/item&gt;&lt;item&gt;51&lt;/item&gt;&lt;item&gt;52&lt;/item&gt;&lt;item&gt;53&lt;/item&gt;&lt;item&gt;54&lt;/item&gt;&lt;item&gt;55&lt;/item&gt;&lt;item&gt;56&lt;/item&gt;&lt;item&gt;64&lt;/item&gt;&lt;item&gt;66&lt;/item&gt;&lt;item&gt;67&lt;/item&gt;&lt;item&gt;68&lt;/item&gt;&lt;/record-ids&gt;&lt;/item&gt;&lt;item db-id=&quot;r59efpr08x9faoezre5pra52re5drt02fevs&quot;&gt;hearing_mortality-Saved-Converted&lt;record-ids&gt;&lt;item&gt;25&lt;/item&gt;&lt;item&gt;26&lt;/item&gt;&lt;item&gt;27&lt;/item&gt;&lt;item&gt;59&lt;/item&gt;&lt;/record-ids&gt;&lt;/item&gt;&lt;/Libraries&gt;"/>
  </w:docVars>
  <w:rsids>
    <w:rsidRoot w:val="008E37AE"/>
    <w:rsid w:val="000003B6"/>
    <w:rsid w:val="0000086A"/>
    <w:rsid w:val="0000123E"/>
    <w:rsid w:val="000012B2"/>
    <w:rsid w:val="00002E7D"/>
    <w:rsid w:val="00003635"/>
    <w:rsid w:val="00004C04"/>
    <w:rsid w:val="00004F42"/>
    <w:rsid w:val="00005BD9"/>
    <w:rsid w:val="000064BB"/>
    <w:rsid w:val="000078D8"/>
    <w:rsid w:val="00007EA0"/>
    <w:rsid w:val="00011975"/>
    <w:rsid w:val="000143B0"/>
    <w:rsid w:val="00014AEC"/>
    <w:rsid w:val="00015483"/>
    <w:rsid w:val="000158E1"/>
    <w:rsid w:val="00015B2E"/>
    <w:rsid w:val="00015BAF"/>
    <w:rsid w:val="00016CE0"/>
    <w:rsid w:val="00016EBB"/>
    <w:rsid w:val="000172E9"/>
    <w:rsid w:val="000219E3"/>
    <w:rsid w:val="000228AF"/>
    <w:rsid w:val="00022AEF"/>
    <w:rsid w:val="00023F93"/>
    <w:rsid w:val="0002464F"/>
    <w:rsid w:val="000247D3"/>
    <w:rsid w:val="00024B8A"/>
    <w:rsid w:val="00025428"/>
    <w:rsid w:val="00025975"/>
    <w:rsid w:val="00025C44"/>
    <w:rsid w:val="00026EB9"/>
    <w:rsid w:val="000273DE"/>
    <w:rsid w:val="00030FBC"/>
    <w:rsid w:val="00032A34"/>
    <w:rsid w:val="00034131"/>
    <w:rsid w:val="000344BB"/>
    <w:rsid w:val="0003470A"/>
    <w:rsid w:val="00034E40"/>
    <w:rsid w:val="00034FE7"/>
    <w:rsid w:val="00035E87"/>
    <w:rsid w:val="00035F28"/>
    <w:rsid w:val="00037F13"/>
    <w:rsid w:val="00037FC2"/>
    <w:rsid w:val="00040B7C"/>
    <w:rsid w:val="00041517"/>
    <w:rsid w:val="0004206F"/>
    <w:rsid w:val="0004297B"/>
    <w:rsid w:val="00042E8C"/>
    <w:rsid w:val="00043114"/>
    <w:rsid w:val="0004370E"/>
    <w:rsid w:val="0004383A"/>
    <w:rsid w:val="00043CF5"/>
    <w:rsid w:val="00044220"/>
    <w:rsid w:val="00044EBB"/>
    <w:rsid w:val="000459BD"/>
    <w:rsid w:val="00046501"/>
    <w:rsid w:val="0004651F"/>
    <w:rsid w:val="00046BFB"/>
    <w:rsid w:val="00047C63"/>
    <w:rsid w:val="00047F47"/>
    <w:rsid w:val="00050CCA"/>
    <w:rsid w:val="00051C5F"/>
    <w:rsid w:val="00051D25"/>
    <w:rsid w:val="00051DCC"/>
    <w:rsid w:val="000534FA"/>
    <w:rsid w:val="00053BD1"/>
    <w:rsid w:val="0005486F"/>
    <w:rsid w:val="00055288"/>
    <w:rsid w:val="00055ACA"/>
    <w:rsid w:val="00056DE4"/>
    <w:rsid w:val="00060140"/>
    <w:rsid w:val="00060C44"/>
    <w:rsid w:val="00061D73"/>
    <w:rsid w:val="00061E5F"/>
    <w:rsid w:val="0006229C"/>
    <w:rsid w:val="00062DBA"/>
    <w:rsid w:val="000647AA"/>
    <w:rsid w:val="00065C3B"/>
    <w:rsid w:val="00065CBE"/>
    <w:rsid w:val="00066F96"/>
    <w:rsid w:val="000671C2"/>
    <w:rsid w:val="00070C2B"/>
    <w:rsid w:val="0007197A"/>
    <w:rsid w:val="000740FB"/>
    <w:rsid w:val="000773C7"/>
    <w:rsid w:val="000779EF"/>
    <w:rsid w:val="00077EB1"/>
    <w:rsid w:val="000803C3"/>
    <w:rsid w:val="00081575"/>
    <w:rsid w:val="00084183"/>
    <w:rsid w:val="00085820"/>
    <w:rsid w:val="00085F08"/>
    <w:rsid w:val="00086018"/>
    <w:rsid w:val="000868B8"/>
    <w:rsid w:val="00086FDA"/>
    <w:rsid w:val="000873AC"/>
    <w:rsid w:val="00087703"/>
    <w:rsid w:val="0009022F"/>
    <w:rsid w:val="00091375"/>
    <w:rsid w:val="00092239"/>
    <w:rsid w:val="000924AC"/>
    <w:rsid w:val="0009255E"/>
    <w:rsid w:val="0009270F"/>
    <w:rsid w:val="00092E91"/>
    <w:rsid w:val="00092F6D"/>
    <w:rsid w:val="00093FEA"/>
    <w:rsid w:val="00094605"/>
    <w:rsid w:val="0009512E"/>
    <w:rsid w:val="000957EF"/>
    <w:rsid w:val="00096791"/>
    <w:rsid w:val="000971D8"/>
    <w:rsid w:val="000A0D97"/>
    <w:rsid w:val="000A14B1"/>
    <w:rsid w:val="000A180B"/>
    <w:rsid w:val="000A1FFF"/>
    <w:rsid w:val="000A24DE"/>
    <w:rsid w:val="000A2502"/>
    <w:rsid w:val="000A25DA"/>
    <w:rsid w:val="000A265D"/>
    <w:rsid w:val="000A3956"/>
    <w:rsid w:val="000A3D4D"/>
    <w:rsid w:val="000A4C21"/>
    <w:rsid w:val="000A50CB"/>
    <w:rsid w:val="000A5226"/>
    <w:rsid w:val="000A590E"/>
    <w:rsid w:val="000A5ADB"/>
    <w:rsid w:val="000A71AF"/>
    <w:rsid w:val="000A755D"/>
    <w:rsid w:val="000A7C5F"/>
    <w:rsid w:val="000A7F70"/>
    <w:rsid w:val="000B0028"/>
    <w:rsid w:val="000B224B"/>
    <w:rsid w:val="000B2375"/>
    <w:rsid w:val="000B2580"/>
    <w:rsid w:val="000B2672"/>
    <w:rsid w:val="000B2BEE"/>
    <w:rsid w:val="000B2C72"/>
    <w:rsid w:val="000B4E90"/>
    <w:rsid w:val="000B5141"/>
    <w:rsid w:val="000B5214"/>
    <w:rsid w:val="000B6595"/>
    <w:rsid w:val="000B6DBA"/>
    <w:rsid w:val="000C09B0"/>
    <w:rsid w:val="000C33B1"/>
    <w:rsid w:val="000C560D"/>
    <w:rsid w:val="000C6186"/>
    <w:rsid w:val="000C6776"/>
    <w:rsid w:val="000C701B"/>
    <w:rsid w:val="000D144E"/>
    <w:rsid w:val="000D1BCC"/>
    <w:rsid w:val="000D3261"/>
    <w:rsid w:val="000D5191"/>
    <w:rsid w:val="000D5A4F"/>
    <w:rsid w:val="000D60D9"/>
    <w:rsid w:val="000D6B2B"/>
    <w:rsid w:val="000D7717"/>
    <w:rsid w:val="000D7A09"/>
    <w:rsid w:val="000D7A7D"/>
    <w:rsid w:val="000E0160"/>
    <w:rsid w:val="000E0942"/>
    <w:rsid w:val="000E137F"/>
    <w:rsid w:val="000E1C67"/>
    <w:rsid w:val="000E29BF"/>
    <w:rsid w:val="000E2A86"/>
    <w:rsid w:val="000E45CA"/>
    <w:rsid w:val="000E46C8"/>
    <w:rsid w:val="000E51CD"/>
    <w:rsid w:val="000E5ABD"/>
    <w:rsid w:val="000E5B98"/>
    <w:rsid w:val="000E5D93"/>
    <w:rsid w:val="000E6E46"/>
    <w:rsid w:val="000E7D74"/>
    <w:rsid w:val="000F101D"/>
    <w:rsid w:val="000F1EDF"/>
    <w:rsid w:val="000F27FB"/>
    <w:rsid w:val="000F31B4"/>
    <w:rsid w:val="000F3710"/>
    <w:rsid w:val="000F398B"/>
    <w:rsid w:val="000F470C"/>
    <w:rsid w:val="000F51AF"/>
    <w:rsid w:val="000F53E6"/>
    <w:rsid w:val="000F586F"/>
    <w:rsid w:val="000F5C60"/>
    <w:rsid w:val="0010035D"/>
    <w:rsid w:val="00100BCB"/>
    <w:rsid w:val="001013B7"/>
    <w:rsid w:val="001017B5"/>
    <w:rsid w:val="0010223F"/>
    <w:rsid w:val="00102813"/>
    <w:rsid w:val="00102CB8"/>
    <w:rsid w:val="001034B7"/>
    <w:rsid w:val="00103727"/>
    <w:rsid w:val="00103A56"/>
    <w:rsid w:val="00104177"/>
    <w:rsid w:val="0010696E"/>
    <w:rsid w:val="00106C7F"/>
    <w:rsid w:val="00107157"/>
    <w:rsid w:val="00107421"/>
    <w:rsid w:val="0011084F"/>
    <w:rsid w:val="00110993"/>
    <w:rsid w:val="00110A08"/>
    <w:rsid w:val="001114CE"/>
    <w:rsid w:val="00111591"/>
    <w:rsid w:val="00112464"/>
    <w:rsid w:val="0011281A"/>
    <w:rsid w:val="00114142"/>
    <w:rsid w:val="001143B7"/>
    <w:rsid w:val="0011441B"/>
    <w:rsid w:val="00116260"/>
    <w:rsid w:val="0011719B"/>
    <w:rsid w:val="00117294"/>
    <w:rsid w:val="001217C9"/>
    <w:rsid w:val="001224F1"/>
    <w:rsid w:val="0012361F"/>
    <w:rsid w:val="001240B5"/>
    <w:rsid w:val="001246A3"/>
    <w:rsid w:val="0012482E"/>
    <w:rsid w:val="00124E14"/>
    <w:rsid w:val="001251BF"/>
    <w:rsid w:val="0012525F"/>
    <w:rsid w:val="001259CF"/>
    <w:rsid w:val="00125CB8"/>
    <w:rsid w:val="00125CFD"/>
    <w:rsid w:val="00126E40"/>
    <w:rsid w:val="0012773A"/>
    <w:rsid w:val="00127B4B"/>
    <w:rsid w:val="0013134A"/>
    <w:rsid w:val="00131E34"/>
    <w:rsid w:val="001322F1"/>
    <w:rsid w:val="0013274F"/>
    <w:rsid w:val="00132B63"/>
    <w:rsid w:val="00132DE6"/>
    <w:rsid w:val="00132E40"/>
    <w:rsid w:val="001339B9"/>
    <w:rsid w:val="0013461D"/>
    <w:rsid w:val="0013588E"/>
    <w:rsid w:val="00136742"/>
    <w:rsid w:val="00136A1E"/>
    <w:rsid w:val="00136BBB"/>
    <w:rsid w:val="00136CC7"/>
    <w:rsid w:val="00136DEC"/>
    <w:rsid w:val="00140D26"/>
    <w:rsid w:val="00141807"/>
    <w:rsid w:val="001429C9"/>
    <w:rsid w:val="00145D20"/>
    <w:rsid w:val="00145F39"/>
    <w:rsid w:val="00147349"/>
    <w:rsid w:val="00147354"/>
    <w:rsid w:val="00150628"/>
    <w:rsid w:val="0015113B"/>
    <w:rsid w:val="001515E4"/>
    <w:rsid w:val="00152022"/>
    <w:rsid w:val="00152538"/>
    <w:rsid w:val="00152CFC"/>
    <w:rsid w:val="001534E2"/>
    <w:rsid w:val="00153819"/>
    <w:rsid w:val="00153996"/>
    <w:rsid w:val="001544CD"/>
    <w:rsid w:val="00154853"/>
    <w:rsid w:val="001549F4"/>
    <w:rsid w:val="00154EF1"/>
    <w:rsid w:val="001565ED"/>
    <w:rsid w:val="00156D76"/>
    <w:rsid w:val="001577DF"/>
    <w:rsid w:val="00157951"/>
    <w:rsid w:val="00160D8B"/>
    <w:rsid w:val="0016138B"/>
    <w:rsid w:val="00161F44"/>
    <w:rsid w:val="00162007"/>
    <w:rsid w:val="00162D19"/>
    <w:rsid w:val="00162D41"/>
    <w:rsid w:val="00164BD0"/>
    <w:rsid w:val="00164DC0"/>
    <w:rsid w:val="00164E4C"/>
    <w:rsid w:val="0016642D"/>
    <w:rsid w:val="00166F35"/>
    <w:rsid w:val="001678E8"/>
    <w:rsid w:val="001706CA"/>
    <w:rsid w:val="00170972"/>
    <w:rsid w:val="00170FEC"/>
    <w:rsid w:val="0017102E"/>
    <w:rsid w:val="00171673"/>
    <w:rsid w:val="001722A1"/>
    <w:rsid w:val="00173016"/>
    <w:rsid w:val="001737AA"/>
    <w:rsid w:val="0017471A"/>
    <w:rsid w:val="00174AA2"/>
    <w:rsid w:val="00174E7F"/>
    <w:rsid w:val="0017630F"/>
    <w:rsid w:val="0017641D"/>
    <w:rsid w:val="00176765"/>
    <w:rsid w:val="00177632"/>
    <w:rsid w:val="001776EF"/>
    <w:rsid w:val="001818DA"/>
    <w:rsid w:val="00181BE7"/>
    <w:rsid w:val="00182CEF"/>
    <w:rsid w:val="0018367C"/>
    <w:rsid w:val="00183A16"/>
    <w:rsid w:val="0018409D"/>
    <w:rsid w:val="00184931"/>
    <w:rsid w:val="00184A4A"/>
    <w:rsid w:val="00185519"/>
    <w:rsid w:val="00185FBF"/>
    <w:rsid w:val="00186289"/>
    <w:rsid w:val="00186DB1"/>
    <w:rsid w:val="00190749"/>
    <w:rsid w:val="00193ECB"/>
    <w:rsid w:val="00194E83"/>
    <w:rsid w:val="001969E3"/>
    <w:rsid w:val="00197C3B"/>
    <w:rsid w:val="00197D38"/>
    <w:rsid w:val="001A0E0D"/>
    <w:rsid w:val="001A0FDC"/>
    <w:rsid w:val="001A3037"/>
    <w:rsid w:val="001A306C"/>
    <w:rsid w:val="001A309D"/>
    <w:rsid w:val="001A5887"/>
    <w:rsid w:val="001A71CA"/>
    <w:rsid w:val="001A736B"/>
    <w:rsid w:val="001A745B"/>
    <w:rsid w:val="001B0A23"/>
    <w:rsid w:val="001B1CEF"/>
    <w:rsid w:val="001B203B"/>
    <w:rsid w:val="001B5D16"/>
    <w:rsid w:val="001B5EE0"/>
    <w:rsid w:val="001B627D"/>
    <w:rsid w:val="001B6E07"/>
    <w:rsid w:val="001B7E92"/>
    <w:rsid w:val="001B7ED9"/>
    <w:rsid w:val="001C0E69"/>
    <w:rsid w:val="001C0E99"/>
    <w:rsid w:val="001C2BB4"/>
    <w:rsid w:val="001C32B6"/>
    <w:rsid w:val="001C439F"/>
    <w:rsid w:val="001C566F"/>
    <w:rsid w:val="001C5974"/>
    <w:rsid w:val="001C79D7"/>
    <w:rsid w:val="001D11D3"/>
    <w:rsid w:val="001D2A9F"/>
    <w:rsid w:val="001D439D"/>
    <w:rsid w:val="001D5442"/>
    <w:rsid w:val="001D54BB"/>
    <w:rsid w:val="001D5CEC"/>
    <w:rsid w:val="001D5D80"/>
    <w:rsid w:val="001D69B5"/>
    <w:rsid w:val="001D7436"/>
    <w:rsid w:val="001D74B8"/>
    <w:rsid w:val="001D790F"/>
    <w:rsid w:val="001D79B1"/>
    <w:rsid w:val="001E09F4"/>
    <w:rsid w:val="001E0E57"/>
    <w:rsid w:val="001E130D"/>
    <w:rsid w:val="001E1B2A"/>
    <w:rsid w:val="001E1B88"/>
    <w:rsid w:val="001E1CA3"/>
    <w:rsid w:val="001E220B"/>
    <w:rsid w:val="001E3F83"/>
    <w:rsid w:val="001E4F8C"/>
    <w:rsid w:val="001E54D6"/>
    <w:rsid w:val="001E611D"/>
    <w:rsid w:val="001E72FB"/>
    <w:rsid w:val="001F1455"/>
    <w:rsid w:val="001F2116"/>
    <w:rsid w:val="001F2842"/>
    <w:rsid w:val="001F3004"/>
    <w:rsid w:val="001F36C0"/>
    <w:rsid w:val="001F3BBA"/>
    <w:rsid w:val="001F3DA7"/>
    <w:rsid w:val="001F4A8E"/>
    <w:rsid w:val="001F4F0B"/>
    <w:rsid w:val="001F6265"/>
    <w:rsid w:val="001F788B"/>
    <w:rsid w:val="001F78A7"/>
    <w:rsid w:val="0020060B"/>
    <w:rsid w:val="002017A9"/>
    <w:rsid w:val="002021C9"/>
    <w:rsid w:val="00204077"/>
    <w:rsid w:val="00204BD8"/>
    <w:rsid w:val="002069A3"/>
    <w:rsid w:val="00206C75"/>
    <w:rsid w:val="00206CD2"/>
    <w:rsid w:val="00207E39"/>
    <w:rsid w:val="00210D70"/>
    <w:rsid w:val="00210F61"/>
    <w:rsid w:val="00212842"/>
    <w:rsid w:val="002132A3"/>
    <w:rsid w:val="00214930"/>
    <w:rsid w:val="00215179"/>
    <w:rsid w:val="002156A0"/>
    <w:rsid w:val="00217273"/>
    <w:rsid w:val="0021785F"/>
    <w:rsid w:val="002178B7"/>
    <w:rsid w:val="00220E9F"/>
    <w:rsid w:val="00222697"/>
    <w:rsid w:val="00222B62"/>
    <w:rsid w:val="00222F8A"/>
    <w:rsid w:val="00223554"/>
    <w:rsid w:val="00226363"/>
    <w:rsid w:val="00227664"/>
    <w:rsid w:val="0023027A"/>
    <w:rsid w:val="0023071B"/>
    <w:rsid w:val="0023102E"/>
    <w:rsid w:val="00232F5E"/>
    <w:rsid w:val="00233DAF"/>
    <w:rsid w:val="00237F44"/>
    <w:rsid w:val="0024075B"/>
    <w:rsid w:val="0024191D"/>
    <w:rsid w:val="00242950"/>
    <w:rsid w:val="00243A38"/>
    <w:rsid w:val="00243C32"/>
    <w:rsid w:val="00244928"/>
    <w:rsid w:val="00245502"/>
    <w:rsid w:val="002458A6"/>
    <w:rsid w:val="00245B63"/>
    <w:rsid w:val="00245B88"/>
    <w:rsid w:val="00245C13"/>
    <w:rsid w:val="0024678F"/>
    <w:rsid w:val="00246842"/>
    <w:rsid w:val="00246900"/>
    <w:rsid w:val="00247FA1"/>
    <w:rsid w:val="00250BEA"/>
    <w:rsid w:val="00252879"/>
    <w:rsid w:val="00252A60"/>
    <w:rsid w:val="00254CCC"/>
    <w:rsid w:val="002552E8"/>
    <w:rsid w:val="002554C1"/>
    <w:rsid w:val="00255667"/>
    <w:rsid w:val="00255C17"/>
    <w:rsid w:val="00256220"/>
    <w:rsid w:val="002576E7"/>
    <w:rsid w:val="002600B1"/>
    <w:rsid w:val="0026097C"/>
    <w:rsid w:val="00260C4A"/>
    <w:rsid w:val="002611C7"/>
    <w:rsid w:val="002616A4"/>
    <w:rsid w:val="00265D96"/>
    <w:rsid w:val="00266CDA"/>
    <w:rsid w:val="002670B2"/>
    <w:rsid w:val="0026781D"/>
    <w:rsid w:val="002716AD"/>
    <w:rsid w:val="00271759"/>
    <w:rsid w:val="00271BD9"/>
    <w:rsid w:val="00273881"/>
    <w:rsid w:val="00274378"/>
    <w:rsid w:val="0027497A"/>
    <w:rsid w:val="00275115"/>
    <w:rsid w:val="002753F9"/>
    <w:rsid w:val="00275CFB"/>
    <w:rsid w:val="00275EDB"/>
    <w:rsid w:val="0027637D"/>
    <w:rsid w:val="002770F6"/>
    <w:rsid w:val="002802E8"/>
    <w:rsid w:val="00280DC4"/>
    <w:rsid w:val="002816FA"/>
    <w:rsid w:val="00282EE5"/>
    <w:rsid w:val="002858E1"/>
    <w:rsid w:val="00285DD6"/>
    <w:rsid w:val="00285EEB"/>
    <w:rsid w:val="00286DA8"/>
    <w:rsid w:val="00287437"/>
    <w:rsid w:val="00287550"/>
    <w:rsid w:val="00290D2C"/>
    <w:rsid w:val="002916CD"/>
    <w:rsid w:val="00292DA6"/>
    <w:rsid w:val="002934FB"/>
    <w:rsid w:val="002944AD"/>
    <w:rsid w:val="002947A3"/>
    <w:rsid w:val="002973D6"/>
    <w:rsid w:val="00297C42"/>
    <w:rsid w:val="002A047A"/>
    <w:rsid w:val="002A111C"/>
    <w:rsid w:val="002A20F8"/>
    <w:rsid w:val="002A2C79"/>
    <w:rsid w:val="002A3AAD"/>
    <w:rsid w:val="002A4ADE"/>
    <w:rsid w:val="002A4F28"/>
    <w:rsid w:val="002A5516"/>
    <w:rsid w:val="002A5714"/>
    <w:rsid w:val="002A5E00"/>
    <w:rsid w:val="002A6E2A"/>
    <w:rsid w:val="002A6EDD"/>
    <w:rsid w:val="002A75C6"/>
    <w:rsid w:val="002A7813"/>
    <w:rsid w:val="002B056B"/>
    <w:rsid w:val="002B12E5"/>
    <w:rsid w:val="002B17EA"/>
    <w:rsid w:val="002B1816"/>
    <w:rsid w:val="002B24EE"/>
    <w:rsid w:val="002B2690"/>
    <w:rsid w:val="002B2860"/>
    <w:rsid w:val="002B298C"/>
    <w:rsid w:val="002B2CBA"/>
    <w:rsid w:val="002B41FA"/>
    <w:rsid w:val="002B4586"/>
    <w:rsid w:val="002B590B"/>
    <w:rsid w:val="002B7411"/>
    <w:rsid w:val="002B7B70"/>
    <w:rsid w:val="002C1888"/>
    <w:rsid w:val="002C1DC0"/>
    <w:rsid w:val="002C423C"/>
    <w:rsid w:val="002C42C0"/>
    <w:rsid w:val="002C53C0"/>
    <w:rsid w:val="002C6470"/>
    <w:rsid w:val="002C6C4B"/>
    <w:rsid w:val="002C7E0D"/>
    <w:rsid w:val="002D035D"/>
    <w:rsid w:val="002D08DD"/>
    <w:rsid w:val="002D0FDB"/>
    <w:rsid w:val="002D26D8"/>
    <w:rsid w:val="002D47F1"/>
    <w:rsid w:val="002D5741"/>
    <w:rsid w:val="002D5AC6"/>
    <w:rsid w:val="002D6232"/>
    <w:rsid w:val="002D739A"/>
    <w:rsid w:val="002D7FE9"/>
    <w:rsid w:val="002E0F79"/>
    <w:rsid w:val="002E112E"/>
    <w:rsid w:val="002E14CF"/>
    <w:rsid w:val="002E1B94"/>
    <w:rsid w:val="002E2B3F"/>
    <w:rsid w:val="002E306C"/>
    <w:rsid w:val="002E373E"/>
    <w:rsid w:val="002E3C95"/>
    <w:rsid w:val="002E3D37"/>
    <w:rsid w:val="002E468C"/>
    <w:rsid w:val="002E5258"/>
    <w:rsid w:val="002E5A56"/>
    <w:rsid w:val="002E5EA3"/>
    <w:rsid w:val="002E5F18"/>
    <w:rsid w:val="002E76CA"/>
    <w:rsid w:val="002E7B2B"/>
    <w:rsid w:val="002F0702"/>
    <w:rsid w:val="002F116D"/>
    <w:rsid w:val="002F1FBA"/>
    <w:rsid w:val="002F20DF"/>
    <w:rsid w:val="002F263B"/>
    <w:rsid w:val="002F2EBE"/>
    <w:rsid w:val="002F4859"/>
    <w:rsid w:val="002F53BD"/>
    <w:rsid w:val="002F5770"/>
    <w:rsid w:val="002F73E5"/>
    <w:rsid w:val="0030009E"/>
    <w:rsid w:val="00301506"/>
    <w:rsid w:val="00302660"/>
    <w:rsid w:val="0030354B"/>
    <w:rsid w:val="00304B3C"/>
    <w:rsid w:val="00305164"/>
    <w:rsid w:val="003051E3"/>
    <w:rsid w:val="00305841"/>
    <w:rsid w:val="00306EE6"/>
    <w:rsid w:val="003074DD"/>
    <w:rsid w:val="00310F9F"/>
    <w:rsid w:val="003118D2"/>
    <w:rsid w:val="0031314B"/>
    <w:rsid w:val="003140F5"/>
    <w:rsid w:val="00315129"/>
    <w:rsid w:val="00315967"/>
    <w:rsid w:val="00315BD9"/>
    <w:rsid w:val="0032136F"/>
    <w:rsid w:val="00321F8F"/>
    <w:rsid w:val="00322065"/>
    <w:rsid w:val="003222A8"/>
    <w:rsid w:val="0032441B"/>
    <w:rsid w:val="00324E3C"/>
    <w:rsid w:val="00325431"/>
    <w:rsid w:val="003254B2"/>
    <w:rsid w:val="00325930"/>
    <w:rsid w:val="003266AF"/>
    <w:rsid w:val="00327815"/>
    <w:rsid w:val="003307DE"/>
    <w:rsid w:val="00331A03"/>
    <w:rsid w:val="00331EB3"/>
    <w:rsid w:val="003325ED"/>
    <w:rsid w:val="00332AEA"/>
    <w:rsid w:val="003330A8"/>
    <w:rsid w:val="00334918"/>
    <w:rsid w:val="00335942"/>
    <w:rsid w:val="00335BA3"/>
    <w:rsid w:val="003360C0"/>
    <w:rsid w:val="00337373"/>
    <w:rsid w:val="0033738D"/>
    <w:rsid w:val="00337D91"/>
    <w:rsid w:val="003405B8"/>
    <w:rsid w:val="003406A9"/>
    <w:rsid w:val="00340DA1"/>
    <w:rsid w:val="00340EEF"/>
    <w:rsid w:val="00341F76"/>
    <w:rsid w:val="00341FDF"/>
    <w:rsid w:val="003420CD"/>
    <w:rsid w:val="00344AA5"/>
    <w:rsid w:val="00345200"/>
    <w:rsid w:val="003465A9"/>
    <w:rsid w:val="00347B3A"/>
    <w:rsid w:val="003505E0"/>
    <w:rsid w:val="00351CDA"/>
    <w:rsid w:val="00351F81"/>
    <w:rsid w:val="00352F48"/>
    <w:rsid w:val="003545DE"/>
    <w:rsid w:val="003549DC"/>
    <w:rsid w:val="00355A2F"/>
    <w:rsid w:val="00356202"/>
    <w:rsid w:val="00357B98"/>
    <w:rsid w:val="003603B1"/>
    <w:rsid w:val="00360BE4"/>
    <w:rsid w:val="0036175A"/>
    <w:rsid w:val="00361FE2"/>
    <w:rsid w:val="0036272A"/>
    <w:rsid w:val="00363CBC"/>
    <w:rsid w:val="00364701"/>
    <w:rsid w:val="00364D76"/>
    <w:rsid w:val="00366C65"/>
    <w:rsid w:val="00366CF3"/>
    <w:rsid w:val="0036766D"/>
    <w:rsid w:val="003704E5"/>
    <w:rsid w:val="00370E7E"/>
    <w:rsid w:val="00376D9E"/>
    <w:rsid w:val="00377125"/>
    <w:rsid w:val="003779EE"/>
    <w:rsid w:val="00377A34"/>
    <w:rsid w:val="00377E47"/>
    <w:rsid w:val="00380271"/>
    <w:rsid w:val="00380ED1"/>
    <w:rsid w:val="00380F21"/>
    <w:rsid w:val="00380F3C"/>
    <w:rsid w:val="00381BFB"/>
    <w:rsid w:val="003828B6"/>
    <w:rsid w:val="00383576"/>
    <w:rsid w:val="00386F40"/>
    <w:rsid w:val="0039039A"/>
    <w:rsid w:val="0039056E"/>
    <w:rsid w:val="00390E35"/>
    <w:rsid w:val="00391C38"/>
    <w:rsid w:val="00391F7D"/>
    <w:rsid w:val="003929AB"/>
    <w:rsid w:val="00392A5D"/>
    <w:rsid w:val="003934DD"/>
    <w:rsid w:val="0039495F"/>
    <w:rsid w:val="003958E1"/>
    <w:rsid w:val="00396571"/>
    <w:rsid w:val="003968B9"/>
    <w:rsid w:val="00396D67"/>
    <w:rsid w:val="003A09A1"/>
    <w:rsid w:val="003A1402"/>
    <w:rsid w:val="003A158D"/>
    <w:rsid w:val="003A2119"/>
    <w:rsid w:val="003A22D4"/>
    <w:rsid w:val="003A3044"/>
    <w:rsid w:val="003A3055"/>
    <w:rsid w:val="003A439D"/>
    <w:rsid w:val="003A4468"/>
    <w:rsid w:val="003A495A"/>
    <w:rsid w:val="003A6288"/>
    <w:rsid w:val="003A73E8"/>
    <w:rsid w:val="003A7934"/>
    <w:rsid w:val="003B02B1"/>
    <w:rsid w:val="003B0939"/>
    <w:rsid w:val="003B0E6D"/>
    <w:rsid w:val="003B360C"/>
    <w:rsid w:val="003B5019"/>
    <w:rsid w:val="003B5ED7"/>
    <w:rsid w:val="003B64C7"/>
    <w:rsid w:val="003B73CB"/>
    <w:rsid w:val="003C042F"/>
    <w:rsid w:val="003C0631"/>
    <w:rsid w:val="003C08A5"/>
    <w:rsid w:val="003C171E"/>
    <w:rsid w:val="003C213E"/>
    <w:rsid w:val="003C28C9"/>
    <w:rsid w:val="003C3A0F"/>
    <w:rsid w:val="003C3FA0"/>
    <w:rsid w:val="003C6C47"/>
    <w:rsid w:val="003C7390"/>
    <w:rsid w:val="003C7D23"/>
    <w:rsid w:val="003C7E20"/>
    <w:rsid w:val="003D0AC4"/>
    <w:rsid w:val="003D116C"/>
    <w:rsid w:val="003D1DCF"/>
    <w:rsid w:val="003D2544"/>
    <w:rsid w:val="003D2ED8"/>
    <w:rsid w:val="003D3624"/>
    <w:rsid w:val="003D3A7D"/>
    <w:rsid w:val="003D458D"/>
    <w:rsid w:val="003D4CF9"/>
    <w:rsid w:val="003D5C63"/>
    <w:rsid w:val="003D5FFC"/>
    <w:rsid w:val="003D7381"/>
    <w:rsid w:val="003E0737"/>
    <w:rsid w:val="003E25CE"/>
    <w:rsid w:val="003E3642"/>
    <w:rsid w:val="003E4F9D"/>
    <w:rsid w:val="003E4FAD"/>
    <w:rsid w:val="003F04CE"/>
    <w:rsid w:val="003F182A"/>
    <w:rsid w:val="003F269F"/>
    <w:rsid w:val="003F2728"/>
    <w:rsid w:val="003F388E"/>
    <w:rsid w:val="003F3D21"/>
    <w:rsid w:val="003F415B"/>
    <w:rsid w:val="003F4A37"/>
    <w:rsid w:val="00400076"/>
    <w:rsid w:val="004008E2"/>
    <w:rsid w:val="004015A6"/>
    <w:rsid w:val="00401A2F"/>
    <w:rsid w:val="00401A37"/>
    <w:rsid w:val="00401CA7"/>
    <w:rsid w:val="004020F0"/>
    <w:rsid w:val="00402952"/>
    <w:rsid w:val="004048BD"/>
    <w:rsid w:val="00404F90"/>
    <w:rsid w:val="004051B2"/>
    <w:rsid w:val="00405DFB"/>
    <w:rsid w:val="004062EF"/>
    <w:rsid w:val="0040641D"/>
    <w:rsid w:val="0040673A"/>
    <w:rsid w:val="00406C3A"/>
    <w:rsid w:val="004071C5"/>
    <w:rsid w:val="004075FA"/>
    <w:rsid w:val="0041106C"/>
    <w:rsid w:val="00411CE7"/>
    <w:rsid w:val="00412F91"/>
    <w:rsid w:val="004137B5"/>
    <w:rsid w:val="0041431C"/>
    <w:rsid w:val="004146F3"/>
    <w:rsid w:val="00414ECF"/>
    <w:rsid w:val="00415735"/>
    <w:rsid w:val="0041588D"/>
    <w:rsid w:val="00422283"/>
    <w:rsid w:val="00422C57"/>
    <w:rsid w:val="004235DE"/>
    <w:rsid w:val="00423944"/>
    <w:rsid w:val="00423F78"/>
    <w:rsid w:val="00424B40"/>
    <w:rsid w:val="00425046"/>
    <w:rsid w:val="00426959"/>
    <w:rsid w:val="00433783"/>
    <w:rsid w:val="00433B79"/>
    <w:rsid w:val="0043474A"/>
    <w:rsid w:val="00434EA2"/>
    <w:rsid w:val="00434FD5"/>
    <w:rsid w:val="004353E6"/>
    <w:rsid w:val="004361F2"/>
    <w:rsid w:val="00436F1D"/>
    <w:rsid w:val="00441C19"/>
    <w:rsid w:val="00441F1E"/>
    <w:rsid w:val="00442712"/>
    <w:rsid w:val="00442BEE"/>
    <w:rsid w:val="00443768"/>
    <w:rsid w:val="004444F9"/>
    <w:rsid w:val="004445BE"/>
    <w:rsid w:val="00445276"/>
    <w:rsid w:val="00445D07"/>
    <w:rsid w:val="00446B4F"/>
    <w:rsid w:val="00446F2C"/>
    <w:rsid w:val="00446FEE"/>
    <w:rsid w:val="00447EE2"/>
    <w:rsid w:val="00450064"/>
    <w:rsid w:val="00450841"/>
    <w:rsid w:val="00450EC1"/>
    <w:rsid w:val="0045406B"/>
    <w:rsid w:val="0045442E"/>
    <w:rsid w:val="00454795"/>
    <w:rsid w:val="00455077"/>
    <w:rsid w:val="004551CE"/>
    <w:rsid w:val="00455EDB"/>
    <w:rsid w:val="00455F63"/>
    <w:rsid w:val="00456740"/>
    <w:rsid w:val="00457B54"/>
    <w:rsid w:val="004610A1"/>
    <w:rsid w:val="00461667"/>
    <w:rsid w:val="00462E13"/>
    <w:rsid w:val="00463516"/>
    <w:rsid w:val="00463F81"/>
    <w:rsid w:val="004648F1"/>
    <w:rsid w:val="00464CA4"/>
    <w:rsid w:val="00465AED"/>
    <w:rsid w:val="00465C1E"/>
    <w:rsid w:val="004704A9"/>
    <w:rsid w:val="00471E10"/>
    <w:rsid w:val="00471E2A"/>
    <w:rsid w:val="004733CB"/>
    <w:rsid w:val="0047615F"/>
    <w:rsid w:val="00476EBC"/>
    <w:rsid w:val="00480687"/>
    <w:rsid w:val="00481DFF"/>
    <w:rsid w:val="00482803"/>
    <w:rsid w:val="0048475F"/>
    <w:rsid w:val="00484BB5"/>
    <w:rsid w:val="0048619C"/>
    <w:rsid w:val="004864CC"/>
    <w:rsid w:val="004867B1"/>
    <w:rsid w:val="00491DFC"/>
    <w:rsid w:val="00491FE4"/>
    <w:rsid w:val="004922AA"/>
    <w:rsid w:val="00493EC1"/>
    <w:rsid w:val="00494649"/>
    <w:rsid w:val="00494D8D"/>
    <w:rsid w:val="00496B45"/>
    <w:rsid w:val="00496BC2"/>
    <w:rsid w:val="0049752B"/>
    <w:rsid w:val="004975DA"/>
    <w:rsid w:val="004A0017"/>
    <w:rsid w:val="004A02AC"/>
    <w:rsid w:val="004A0820"/>
    <w:rsid w:val="004A1060"/>
    <w:rsid w:val="004A2360"/>
    <w:rsid w:val="004A29A6"/>
    <w:rsid w:val="004A2FD7"/>
    <w:rsid w:val="004A399A"/>
    <w:rsid w:val="004A3C7B"/>
    <w:rsid w:val="004A473B"/>
    <w:rsid w:val="004A62C5"/>
    <w:rsid w:val="004A6B5D"/>
    <w:rsid w:val="004A745A"/>
    <w:rsid w:val="004B08C7"/>
    <w:rsid w:val="004B2610"/>
    <w:rsid w:val="004B3E9C"/>
    <w:rsid w:val="004B4016"/>
    <w:rsid w:val="004B4613"/>
    <w:rsid w:val="004B4969"/>
    <w:rsid w:val="004B51CC"/>
    <w:rsid w:val="004B59C2"/>
    <w:rsid w:val="004B6D41"/>
    <w:rsid w:val="004B7A56"/>
    <w:rsid w:val="004B7E0E"/>
    <w:rsid w:val="004C0E39"/>
    <w:rsid w:val="004C1366"/>
    <w:rsid w:val="004C1B8F"/>
    <w:rsid w:val="004C24DC"/>
    <w:rsid w:val="004C40A1"/>
    <w:rsid w:val="004C4565"/>
    <w:rsid w:val="004C5528"/>
    <w:rsid w:val="004C5611"/>
    <w:rsid w:val="004C597A"/>
    <w:rsid w:val="004C631B"/>
    <w:rsid w:val="004C6F34"/>
    <w:rsid w:val="004C7B70"/>
    <w:rsid w:val="004C7E0B"/>
    <w:rsid w:val="004D1BDE"/>
    <w:rsid w:val="004D2BB6"/>
    <w:rsid w:val="004D2F53"/>
    <w:rsid w:val="004D3693"/>
    <w:rsid w:val="004D434B"/>
    <w:rsid w:val="004D4A69"/>
    <w:rsid w:val="004D4BEE"/>
    <w:rsid w:val="004D4C1D"/>
    <w:rsid w:val="004D5174"/>
    <w:rsid w:val="004D5333"/>
    <w:rsid w:val="004D664F"/>
    <w:rsid w:val="004D7FDB"/>
    <w:rsid w:val="004E01EC"/>
    <w:rsid w:val="004E1D2C"/>
    <w:rsid w:val="004E2D0F"/>
    <w:rsid w:val="004E4DB9"/>
    <w:rsid w:val="004E5125"/>
    <w:rsid w:val="004E56C6"/>
    <w:rsid w:val="004E5AC8"/>
    <w:rsid w:val="004E5B5E"/>
    <w:rsid w:val="004E616D"/>
    <w:rsid w:val="004E7831"/>
    <w:rsid w:val="004E7B62"/>
    <w:rsid w:val="004F1570"/>
    <w:rsid w:val="004F30D0"/>
    <w:rsid w:val="004F3228"/>
    <w:rsid w:val="004F454F"/>
    <w:rsid w:val="004F5837"/>
    <w:rsid w:val="004F5971"/>
    <w:rsid w:val="004F5BF2"/>
    <w:rsid w:val="004F74CA"/>
    <w:rsid w:val="00500285"/>
    <w:rsid w:val="0050053E"/>
    <w:rsid w:val="005010A1"/>
    <w:rsid w:val="0050125E"/>
    <w:rsid w:val="005031BA"/>
    <w:rsid w:val="00504393"/>
    <w:rsid w:val="00504774"/>
    <w:rsid w:val="005051F2"/>
    <w:rsid w:val="00505A4F"/>
    <w:rsid w:val="00506869"/>
    <w:rsid w:val="00507365"/>
    <w:rsid w:val="0050769D"/>
    <w:rsid w:val="0050788A"/>
    <w:rsid w:val="00510EF5"/>
    <w:rsid w:val="00511AC6"/>
    <w:rsid w:val="00511B26"/>
    <w:rsid w:val="00512916"/>
    <w:rsid w:val="00513270"/>
    <w:rsid w:val="005160C0"/>
    <w:rsid w:val="00517196"/>
    <w:rsid w:val="00517568"/>
    <w:rsid w:val="005178A3"/>
    <w:rsid w:val="005206D9"/>
    <w:rsid w:val="00521790"/>
    <w:rsid w:val="00521E05"/>
    <w:rsid w:val="005223DF"/>
    <w:rsid w:val="00522614"/>
    <w:rsid w:val="005236DC"/>
    <w:rsid w:val="00524010"/>
    <w:rsid w:val="00524B7D"/>
    <w:rsid w:val="0052503B"/>
    <w:rsid w:val="00525134"/>
    <w:rsid w:val="00525AE6"/>
    <w:rsid w:val="005265A3"/>
    <w:rsid w:val="00531581"/>
    <w:rsid w:val="00531B2A"/>
    <w:rsid w:val="005329EC"/>
    <w:rsid w:val="00534DF7"/>
    <w:rsid w:val="0053502C"/>
    <w:rsid w:val="005350C8"/>
    <w:rsid w:val="00536B17"/>
    <w:rsid w:val="005402AD"/>
    <w:rsid w:val="00540811"/>
    <w:rsid w:val="00540A68"/>
    <w:rsid w:val="00540F8E"/>
    <w:rsid w:val="005426BC"/>
    <w:rsid w:val="00542FF8"/>
    <w:rsid w:val="0054360F"/>
    <w:rsid w:val="00543D4A"/>
    <w:rsid w:val="00544253"/>
    <w:rsid w:val="00544DB3"/>
    <w:rsid w:val="00544EA6"/>
    <w:rsid w:val="00544EF5"/>
    <w:rsid w:val="0054663D"/>
    <w:rsid w:val="005468B0"/>
    <w:rsid w:val="00546F3E"/>
    <w:rsid w:val="005473C8"/>
    <w:rsid w:val="005476C1"/>
    <w:rsid w:val="00547F17"/>
    <w:rsid w:val="00552020"/>
    <w:rsid w:val="005520EA"/>
    <w:rsid w:val="00552BC5"/>
    <w:rsid w:val="005536E3"/>
    <w:rsid w:val="00553B7A"/>
    <w:rsid w:val="00553DC3"/>
    <w:rsid w:val="005559A1"/>
    <w:rsid w:val="00555AD9"/>
    <w:rsid w:val="00555D60"/>
    <w:rsid w:val="0055644C"/>
    <w:rsid w:val="00556E20"/>
    <w:rsid w:val="0055789D"/>
    <w:rsid w:val="0056197F"/>
    <w:rsid w:val="00562209"/>
    <w:rsid w:val="00564A5F"/>
    <w:rsid w:val="00564E91"/>
    <w:rsid w:val="00565B66"/>
    <w:rsid w:val="00565C41"/>
    <w:rsid w:val="005677D9"/>
    <w:rsid w:val="00567AB5"/>
    <w:rsid w:val="00570011"/>
    <w:rsid w:val="005700A2"/>
    <w:rsid w:val="005712C4"/>
    <w:rsid w:val="0057321C"/>
    <w:rsid w:val="005738FB"/>
    <w:rsid w:val="00574002"/>
    <w:rsid w:val="0057493D"/>
    <w:rsid w:val="00575585"/>
    <w:rsid w:val="00575AA4"/>
    <w:rsid w:val="005807F0"/>
    <w:rsid w:val="00581F92"/>
    <w:rsid w:val="0058394E"/>
    <w:rsid w:val="0058457C"/>
    <w:rsid w:val="005846BB"/>
    <w:rsid w:val="0058635C"/>
    <w:rsid w:val="0058669B"/>
    <w:rsid w:val="005871FA"/>
    <w:rsid w:val="00587F59"/>
    <w:rsid w:val="0059003E"/>
    <w:rsid w:val="00590757"/>
    <w:rsid w:val="0059098D"/>
    <w:rsid w:val="00591189"/>
    <w:rsid w:val="00591B7B"/>
    <w:rsid w:val="005922BD"/>
    <w:rsid w:val="0059367D"/>
    <w:rsid w:val="00594C0C"/>
    <w:rsid w:val="00597E9E"/>
    <w:rsid w:val="005A0A42"/>
    <w:rsid w:val="005A0C95"/>
    <w:rsid w:val="005A1DCE"/>
    <w:rsid w:val="005A1F68"/>
    <w:rsid w:val="005A1FF4"/>
    <w:rsid w:val="005A20D9"/>
    <w:rsid w:val="005A249E"/>
    <w:rsid w:val="005A29CF"/>
    <w:rsid w:val="005A2FD4"/>
    <w:rsid w:val="005A3028"/>
    <w:rsid w:val="005A326E"/>
    <w:rsid w:val="005A3340"/>
    <w:rsid w:val="005A3B41"/>
    <w:rsid w:val="005A3EA4"/>
    <w:rsid w:val="005A4574"/>
    <w:rsid w:val="005A4A2E"/>
    <w:rsid w:val="005B216F"/>
    <w:rsid w:val="005B49C4"/>
    <w:rsid w:val="005B5631"/>
    <w:rsid w:val="005B5719"/>
    <w:rsid w:val="005B5D3A"/>
    <w:rsid w:val="005B6947"/>
    <w:rsid w:val="005B7A05"/>
    <w:rsid w:val="005B7DEC"/>
    <w:rsid w:val="005C0EDC"/>
    <w:rsid w:val="005C16D8"/>
    <w:rsid w:val="005C19D4"/>
    <w:rsid w:val="005C1F5C"/>
    <w:rsid w:val="005C264B"/>
    <w:rsid w:val="005C26AB"/>
    <w:rsid w:val="005C316D"/>
    <w:rsid w:val="005C38F1"/>
    <w:rsid w:val="005C425B"/>
    <w:rsid w:val="005C5547"/>
    <w:rsid w:val="005C5681"/>
    <w:rsid w:val="005C63EA"/>
    <w:rsid w:val="005C6B48"/>
    <w:rsid w:val="005C72A8"/>
    <w:rsid w:val="005C7843"/>
    <w:rsid w:val="005D13B8"/>
    <w:rsid w:val="005D1B0E"/>
    <w:rsid w:val="005D2D79"/>
    <w:rsid w:val="005D302C"/>
    <w:rsid w:val="005D43DA"/>
    <w:rsid w:val="005D472F"/>
    <w:rsid w:val="005D58D6"/>
    <w:rsid w:val="005D612E"/>
    <w:rsid w:val="005D77E8"/>
    <w:rsid w:val="005E0742"/>
    <w:rsid w:val="005E10EE"/>
    <w:rsid w:val="005E1526"/>
    <w:rsid w:val="005E1CB2"/>
    <w:rsid w:val="005E1F4F"/>
    <w:rsid w:val="005E29E7"/>
    <w:rsid w:val="005E2C1B"/>
    <w:rsid w:val="005E2E1D"/>
    <w:rsid w:val="005E323F"/>
    <w:rsid w:val="005E370E"/>
    <w:rsid w:val="005E4D85"/>
    <w:rsid w:val="005E51AF"/>
    <w:rsid w:val="005E52B2"/>
    <w:rsid w:val="005E5F65"/>
    <w:rsid w:val="005E7484"/>
    <w:rsid w:val="005E7655"/>
    <w:rsid w:val="005E7B35"/>
    <w:rsid w:val="005F135C"/>
    <w:rsid w:val="005F2D22"/>
    <w:rsid w:val="005F2E8F"/>
    <w:rsid w:val="005F384D"/>
    <w:rsid w:val="005F4636"/>
    <w:rsid w:val="005F6A78"/>
    <w:rsid w:val="00601CDF"/>
    <w:rsid w:val="00601DCB"/>
    <w:rsid w:val="00602586"/>
    <w:rsid w:val="00602FF8"/>
    <w:rsid w:val="006030C5"/>
    <w:rsid w:val="006035DE"/>
    <w:rsid w:val="00603743"/>
    <w:rsid w:val="0060456A"/>
    <w:rsid w:val="00607DAA"/>
    <w:rsid w:val="00607F76"/>
    <w:rsid w:val="006111AF"/>
    <w:rsid w:val="006113B3"/>
    <w:rsid w:val="00611A7A"/>
    <w:rsid w:val="00611B2F"/>
    <w:rsid w:val="00613D91"/>
    <w:rsid w:val="00614AC0"/>
    <w:rsid w:val="00616375"/>
    <w:rsid w:val="006168B5"/>
    <w:rsid w:val="006173F3"/>
    <w:rsid w:val="00621359"/>
    <w:rsid w:val="00621498"/>
    <w:rsid w:val="0062248D"/>
    <w:rsid w:val="00622704"/>
    <w:rsid w:val="006229A1"/>
    <w:rsid w:val="00625421"/>
    <w:rsid w:val="006258A6"/>
    <w:rsid w:val="00625EC6"/>
    <w:rsid w:val="00625F5B"/>
    <w:rsid w:val="006260A5"/>
    <w:rsid w:val="006273B1"/>
    <w:rsid w:val="0063000D"/>
    <w:rsid w:val="006328D4"/>
    <w:rsid w:val="00632AE3"/>
    <w:rsid w:val="006334F7"/>
    <w:rsid w:val="00633C83"/>
    <w:rsid w:val="00634281"/>
    <w:rsid w:val="0063503B"/>
    <w:rsid w:val="00635478"/>
    <w:rsid w:val="006356F1"/>
    <w:rsid w:val="00635BDD"/>
    <w:rsid w:val="0063706E"/>
    <w:rsid w:val="00637E89"/>
    <w:rsid w:val="00642AAE"/>
    <w:rsid w:val="00643155"/>
    <w:rsid w:val="006439A6"/>
    <w:rsid w:val="00643E46"/>
    <w:rsid w:val="00643F0C"/>
    <w:rsid w:val="00644026"/>
    <w:rsid w:val="00644884"/>
    <w:rsid w:val="0064491A"/>
    <w:rsid w:val="00644AA0"/>
    <w:rsid w:val="006451E1"/>
    <w:rsid w:val="00645465"/>
    <w:rsid w:val="006458D0"/>
    <w:rsid w:val="00646004"/>
    <w:rsid w:val="006468E3"/>
    <w:rsid w:val="006475E9"/>
    <w:rsid w:val="00647746"/>
    <w:rsid w:val="00650921"/>
    <w:rsid w:val="00651E21"/>
    <w:rsid w:val="00652CCB"/>
    <w:rsid w:val="0065439C"/>
    <w:rsid w:val="0065566B"/>
    <w:rsid w:val="006562CA"/>
    <w:rsid w:val="006569CD"/>
    <w:rsid w:val="00656C3E"/>
    <w:rsid w:val="00660C33"/>
    <w:rsid w:val="00660EE7"/>
    <w:rsid w:val="00661ACA"/>
    <w:rsid w:val="0066211E"/>
    <w:rsid w:val="0066334B"/>
    <w:rsid w:val="006635DF"/>
    <w:rsid w:val="006645A0"/>
    <w:rsid w:val="00664C48"/>
    <w:rsid w:val="00664EB3"/>
    <w:rsid w:val="0066534F"/>
    <w:rsid w:val="006664EA"/>
    <w:rsid w:val="00666CA9"/>
    <w:rsid w:val="00667802"/>
    <w:rsid w:val="00671CAA"/>
    <w:rsid w:val="0067257C"/>
    <w:rsid w:val="00673B37"/>
    <w:rsid w:val="00675815"/>
    <w:rsid w:val="00680065"/>
    <w:rsid w:val="00680E77"/>
    <w:rsid w:val="00681393"/>
    <w:rsid w:val="006813FF"/>
    <w:rsid w:val="00684D3E"/>
    <w:rsid w:val="00684FA6"/>
    <w:rsid w:val="00685055"/>
    <w:rsid w:val="006854C0"/>
    <w:rsid w:val="00685F5E"/>
    <w:rsid w:val="00687822"/>
    <w:rsid w:val="00693086"/>
    <w:rsid w:val="00694B80"/>
    <w:rsid w:val="00694ECA"/>
    <w:rsid w:val="00695AEA"/>
    <w:rsid w:val="006965E3"/>
    <w:rsid w:val="0069691F"/>
    <w:rsid w:val="00696D3B"/>
    <w:rsid w:val="006975CF"/>
    <w:rsid w:val="006A04BC"/>
    <w:rsid w:val="006A060C"/>
    <w:rsid w:val="006A0BED"/>
    <w:rsid w:val="006A2EB2"/>
    <w:rsid w:val="006A3743"/>
    <w:rsid w:val="006A404C"/>
    <w:rsid w:val="006A4401"/>
    <w:rsid w:val="006A6B8E"/>
    <w:rsid w:val="006A7D54"/>
    <w:rsid w:val="006B0C21"/>
    <w:rsid w:val="006B115C"/>
    <w:rsid w:val="006B17BB"/>
    <w:rsid w:val="006B2C95"/>
    <w:rsid w:val="006B31AF"/>
    <w:rsid w:val="006B47C6"/>
    <w:rsid w:val="006B4C39"/>
    <w:rsid w:val="006B4DFF"/>
    <w:rsid w:val="006B5770"/>
    <w:rsid w:val="006B6C51"/>
    <w:rsid w:val="006C0042"/>
    <w:rsid w:val="006C066C"/>
    <w:rsid w:val="006C0AB2"/>
    <w:rsid w:val="006C13E8"/>
    <w:rsid w:val="006C1589"/>
    <w:rsid w:val="006C379C"/>
    <w:rsid w:val="006C45E3"/>
    <w:rsid w:val="006C4950"/>
    <w:rsid w:val="006C4A99"/>
    <w:rsid w:val="006C5EAD"/>
    <w:rsid w:val="006C7196"/>
    <w:rsid w:val="006D1067"/>
    <w:rsid w:val="006D1815"/>
    <w:rsid w:val="006D20C9"/>
    <w:rsid w:val="006D2BFB"/>
    <w:rsid w:val="006D36F0"/>
    <w:rsid w:val="006D3F70"/>
    <w:rsid w:val="006D40A6"/>
    <w:rsid w:val="006D581B"/>
    <w:rsid w:val="006D5C05"/>
    <w:rsid w:val="006D5DCE"/>
    <w:rsid w:val="006D7BDF"/>
    <w:rsid w:val="006D7F80"/>
    <w:rsid w:val="006E09E5"/>
    <w:rsid w:val="006E0A51"/>
    <w:rsid w:val="006E0F1C"/>
    <w:rsid w:val="006E0FC9"/>
    <w:rsid w:val="006E2769"/>
    <w:rsid w:val="006E2A7A"/>
    <w:rsid w:val="006E2C15"/>
    <w:rsid w:val="006E30EC"/>
    <w:rsid w:val="006E3A7F"/>
    <w:rsid w:val="006E4028"/>
    <w:rsid w:val="006E49FA"/>
    <w:rsid w:val="006E6923"/>
    <w:rsid w:val="006E6C47"/>
    <w:rsid w:val="006E7371"/>
    <w:rsid w:val="006F0241"/>
    <w:rsid w:val="006F0A94"/>
    <w:rsid w:val="006F0AB6"/>
    <w:rsid w:val="006F10E5"/>
    <w:rsid w:val="006F188A"/>
    <w:rsid w:val="006F1AA9"/>
    <w:rsid w:val="006F1CAB"/>
    <w:rsid w:val="006F275A"/>
    <w:rsid w:val="006F309C"/>
    <w:rsid w:val="006F34CC"/>
    <w:rsid w:val="006F362E"/>
    <w:rsid w:val="006F36D1"/>
    <w:rsid w:val="006F376C"/>
    <w:rsid w:val="006F4165"/>
    <w:rsid w:val="006F47A0"/>
    <w:rsid w:val="006F48AE"/>
    <w:rsid w:val="006F50AD"/>
    <w:rsid w:val="006F5B15"/>
    <w:rsid w:val="006F71EB"/>
    <w:rsid w:val="00700575"/>
    <w:rsid w:val="007023C8"/>
    <w:rsid w:val="00702D5B"/>
    <w:rsid w:val="00703584"/>
    <w:rsid w:val="00705016"/>
    <w:rsid w:val="007050ED"/>
    <w:rsid w:val="007059E2"/>
    <w:rsid w:val="00705A57"/>
    <w:rsid w:val="00707042"/>
    <w:rsid w:val="00707FB9"/>
    <w:rsid w:val="00707FE7"/>
    <w:rsid w:val="00710F91"/>
    <w:rsid w:val="0071143A"/>
    <w:rsid w:val="00711C3C"/>
    <w:rsid w:val="00711C86"/>
    <w:rsid w:val="007127AF"/>
    <w:rsid w:val="00713227"/>
    <w:rsid w:val="007141F7"/>
    <w:rsid w:val="00714C16"/>
    <w:rsid w:val="00715317"/>
    <w:rsid w:val="007159FB"/>
    <w:rsid w:val="007160B5"/>
    <w:rsid w:val="00722779"/>
    <w:rsid w:val="00723596"/>
    <w:rsid w:val="00723B0C"/>
    <w:rsid w:val="00726B6C"/>
    <w:rsid w:val="00730B54"/>
    <w:rsid w:val="0073108B"/>
    <w:rsid w:val="0073278A"/>
    <w:rsid w:val="0073415A"/>
    <w:rsid w:val="00734D58"/>
    <w:rsid w:val="00735185"/>
    <w:rsid w:val="00735768"/>
    <w:rsid w:val="00735BE0"/>
    <w:rsid w:val="00736703"/>
    <w:rsid w:val="00736EA9"/>
    <w:rsid w:val="00736FA6"/>
    <w:rsid w:val="0073740F"/>
    <w:rsid w:val="0073768D"/>
    <w:rsid w:val="007404A3"/>
    <w:rsid w:val="00740F32"/>
    <w:rsid w:val="0074389C"/>
    <w:rsid w:val="0074486D"/>
    <w:rsid w:val="00744DAD"/>
    <w:rsid w:val="007450C5"/>
    <w:rsid w:val="0074519F"/>
    <w:rsid w:val="00745631"/>
    <w:rsid w:val="00745735"/>
    <w:rsid w:val="00746A2E"/>
    <w:rsid w:val="00746E67"/>
    <w:rsid w:val="00747452"/>
    <w:rsid w:val="00747583"/>
    <w:rsid w:val="0075120B"/>
    <w:rsid w:val="0075240A"/>
    <w:rsid w:val="00752D71"/>
    <w:rsid w:val="00753092"/>
    <w:rsid w:val="007531DC"/>
    <w:rsid w:val="00753925"/>
    <w:rsid w:val="0075416D"/>
    <w:rsid w:val="00754230"/>
    <w:rsid w:val="00754494"/>
    <w:rsid w:val="00754C3E"/>
    <w:rsid w:val="0075617D"/>
    <w:rsid w:val="0075640E"/>
    <w:rsid w:val="00756460"/>
    <w:rsid w:val="007601F6"/>
    <w:rsid w:val="0076128B"/>
    <w:rsid w:val="007617D1"/>
    <w:rsid w:val="00763A9C"/>
    <w:rsid w:val="00763B4A"/>
    <w:rsid w:val="00764CD3"/>
    <w:rsid w:val="007659BF"/>
    <w:rsid w:val="00767938"/>
    <w:rsid w:val="007713CC"/>
    <w:rsid w:val="00771D30"/>
    <w:rsid w:val="007735A4"/>
    <w:rsid w:val="00773876"/>
    <w:rsid w:val="007746B5"/>
    <w:rsid w:val="0077476E"/>
    <w:rsid w:val="00775321"/>
    <w:rsid w:val="007754A8"/>
    <w:rsid w:val="007763B5"/>
    <w:rsid w:val="00776C26"/>
    <w:rsid w:val="00777318"/>
    <w:rsid w:val="00777726"/>
    <w:rsid w:val="00780922"/>
    <w:rsid w:val="00781281"/>
    <w:rsid w:val="00782199"/>
    <w:rsid w:val="007821CE"/>
    <w:rsid w:val="00782A39"/>
    <w:rsid w:val="00784BA1"/>
    <w:rsid w:val="0078550A"/>
    <w:rsid w:val="0078589F"/>
    <w:rsid w:val="00786C3B"/>
    <w:rsid w:val="00790064"/>
    <w:rsid w:val="007905C4"/>
    <w:rsid w:val="00790863"/>
    <w:rsid w:val="0079092F"/>
    <w:rsid w:val="0079110B"/>
    <w:rsid w:val="00791ADB"/>
    <w:rsid w:val="0079264A"/>
    <w:rsid w:val="00792EB7"/>
    <w:rsid w:val="00792ED0"/>
    <w:rsid w:val="00792FB8"/>
    <w:rsid w:val="00793230"/>
    <w:rsid w:val="00793F78"/>
    <w:rsid w:val="0079449A"/>
    <w:rsid w:val="00794E95"/>
    <w:rsid w:val="007950CD"/>
    <w:rsid w:val="00795878"/>
    <w:rsid w:val="0079739F"/>
    <w:rsid w:val="00797B93"/>
    <w:rsid w:val="007A03D0"/>
    <w:rsid w:val="007A0F04"/>
    <w:rsid w:val="007A1407"/>
    <w:rsid w:val="007A1AFE"/>
    <w:rsid w:val="007A1CE9"/>
    <w:rsid w:val="007A25FF"/>
    <w:rsid w:val="007A3876"/>
    <w:rsid w:val="007A3C75"/>
    <w:rsid w:val="007A4149"/>
    <w:rsid w:val="007A50FB"/>
    <w:rsid w:val="007A5250"/>
    <w:rsid w:val="007A6B4A"/>
    <w:rsid w:val="007A7BBC"/>
    <w:rsid w:val="007A7E27"/>
    <w:rsid w:val="007B0764"/>
    <w:rsid w:val="007B0995"/>
    <w:rsid w:val="007B143E"/>
    <w:rsid w:val="007B16DB"/>
    <w:rsid w:val="007B17E9"/>
    <w:rsid w:val="007B2587"/>
    <w:rsid w:val="007B3DAD"/>
    <w:rsid w:val="007B49DD"/>
    <w:rsid w:val="007B5D8E"/>
    <w:rsid w:val="007B5F3E"/>
    <w:rsid w:val="007B7B89"/>
    <w:rsid w:val="007C01C0"/>
    <w:rsid w:val="007C0E37"/>
    <w:rsid w:val="007C0FB9"/>
    <w:rsid w:val="007C1246"/>
    <w:rsid w:val="007C14C9"/>
    <w:rsid w:val="007C1AEC"/>
    <w:rsid w:val="007C2214"/>
    <w:rsid w:val="007C2311"/>
    <w:rsid w:val="007C284F"/>
    <w:rsid w:val="007C3478"/>
    <w:rsid w:val="007C55B6"/>
    <w:rsid w:val="007C7571"/>
    <w:rsid w:val="007D0078"/>
    <w:rsid w:val="007D0489"/>
    <w:rsid w:val="007D28B7"/>
    <w:rsid w:val="007D2B35"/>
    <w:rsid w:val="007D3A45"/>
    <w:rsid w:val="007D4584"/>
    <w:rsid w:val="007D5114"/>
    <w:rsid w:val="007D5AF7"/>
    <w:rsid w:val="007D68B9"/>
    <w:rsid w:val="007D7234"/>
    <w:rsid w:val="007E0D29"/>
    <w:rsid w:val="007E31CB"/>
    <w:rsid w:val="007E3532"/>
    <w:rsid w:val="007E4B65"/>
    <w:rsid w:val="007E4F0E"/>
    <w:rsid w:val="007E5126"/>
    <w:rsid w:val="007E633C"/>
    <w:rsid w:val="007E6B7E"/>
    <w:rsid w:val="007E7470"/>
    <w:rsid w:val="007F04D3"/>
    <w:rsid w:val="007F1A57"/>
    <w:rsid w:val="007F1BED"/>
    <w:rsid w:val="007F29A1"/>
    <w:rsid w:val="007F2B32"/>
    <w:rsid w:val="007F2CE5"/>
    <w:rsid w:val="007F30D0"/>
    <w:rsid w:val="007F42A1"/>
    <w:rsid w:val="007F4AF9"/>
    <w:rsid w:val="007F5F5B"/>
    <w:rsid w:val="007F6BA5"/>
    <w:rsid w:val="007F736C"/>
    <w:rsid w:val="0080229D"/>
    <w:rsid w:val="008022E7"/>
    <w:rsid w:val="00802466"/>
    <w:rsid w:val="00802FD8"/>
    <w:rsid w:val="00803E61"/>
    <w:rsid w:val="008055D2"/>
    <w:rsid w:val="008060A6"/>
    <w:rsid w:val="00806852"/>
    <w:rsid w:val="00807B29"/>
    <w:rsid w:val="00807CCF"/>
    <w:rsid w:val="0081451F"/>
    <w:rsid w:val="008147F1"/>
    <w:rsid w:val="00814BAE"/>
    <w:rsid w:val="00816566"/>
    <w:rsid w:val="00817246"/>
    <w:rsid w:val="00817CD6"/>
    <w:rsid w:val="008206DF"/>
    <w:rsid w:val="00820701"/>
    <w:rsid w:val="0082097D"/>
    <w:rsid w:val="00820B4E"/>
    <w:rsid w:val="00821DA3"/>
    <w:rsid w:val="00822B16"/>
    <w:rsid w:val="00822E87"/>
    <w:rsid w:val="00824DB7"/>
    <w:rsid w:val="008254FA"/>
    <w:rsid w:val="00825D06"/>
    <w:rsid w:val="00825EEC"/>
    <w:rsid w:val="00826C96"/>
    <w:rsid w:val="00827B04"/>
    <w:rsid w:val="00827D07"/>
    <w:rsid w:val="008312E7"/>
    <w:rsid w:val="00831683"/>
    <w:rsid w:val="008325BB"/>
    <w:rsid w:val="00832A05"/>
    <w:rsid w:val="00832ED2"/>
    <w:rsid w:val="00833A0C"/>
    <w:rsid w:val="00834A1B"/>
    <w:rsid w:val="00834F03"/>
    <w:rsid w:val="008357C9"/>
    <w:rsid w:val="0083634B"/>
    <w:rsid w:val="0083729E"/>
    <w:rsid w:val="008373B6"/>
    <w:rsid w:val="00837654"/>
    <w:rsid w:val="0084122D"/>
    <w:rsid w:val="00844B90"/>
    <w:rsid w:val="00845232"/>
    <w:rsid w:val="00845896"/>
    <w:rsid w:val="008459A2"/>
    <w:rsid w:val="00846589"/>
    <w:rsid w:val="00846C80"/>
    <w:rsid w:val="008503FD"/>
    <w:rsid w:val="00850A8B"/>
    <w:rsid w:val="00850FEF"/>
    <w:rsid w:val="0085156A"/>
    <w:rsid w:val="00851DDC"/>
    <w:rsid w:val="008525BB"/>
    <w:rsid w:val="00854DDC"/>
    <w:rsid w:val="00855033"/>
    <w:rsid w:val="00855772"/>
    <w:rsid w:val="0085651E"/>
    <w:rsid w:val="008566B6"/>
    <w:rsid w:val="00863DEA"/>
    <w:rsid w:val="0086570A"/>
    <w:rsid w:val="00865FC4"/>
    <w:rsid w:val="008662B9"/>
    <w:rsid w:val="00867128"/>
    <w:rsid w:val="00871DA7"/>
    <w:rsid w:val="008721DF"/>
    <w:rsid w:val="00872527"/>
    <w:rsid w:val="00872841"/>
    <w:rsid w:val="008731BC"/>
    <w:rsid w:val="00874685"/>
    <w:rsid w:val="00874C5A"/>
    <w:rsid w:val="00874EA7"/>
    <w:rsid w:val="00874F84"/>
    <w:rsid w:val="008752CA"/>
    <w:rsid w:val="008769A6"/>
    <w:rsid w:val="00876A9F"/>
    <w:rsid w:val="00877198"/>
    <w:rsid w:val="008809FA"/>
    <w:rsid w:val="00880AA8"/>
    <w:rsid w:val="008821AB"/>
    <w:rsid w:val="00882D96"/>
    <w:rsid w:val="00883F7E"/>
    <w:rsid w:val="008866C5"/>
    <w:rsid w:val="008866F1"/>
    <w:rsid w:val="008867D7"/>
    <w:rsid w:val="0088726C"/>
    <w:rsid w:val="0088726E"/>
    <w:rsid w:val="008874ED"/>
    <w:rsid w:val="0088783D"/>
    <w:rsid w:val="00887BFF"/>
    <w:rsid w:val="00887CDD"/>
    <w:rsid w:val="0089083E"/>
    <w:rsid w:val="0089119A"/>
    <w:rsid w:val="008912FF"/>
    <w:rsid w:val="008914F6"/>
    <w:rsid w:val="008916E9"/>
    <w:rsid w:val="00893E38"/>
    <w:rsid w:val="00894196"/>
    <w:rsid w:val="008941DB"/>
    <w:rsid w:val="008953AC"/>
    <w:rsid w:val="00896172"/>
    <w:rsid w:val="00897025"/>
    <w:rsid w:val="00897460"/>
    <w:rsid w:val="00897850"/>
    <w:rsid w:val="008A08AB"/>
    <w:rsid w:val="008A0AA5"/>
    <w:rsid w:val="008A12E7"/>
    <w:rsid w:val="008A143E"/>
    <w:rsid w:val="008A161C"/>
    <w:rsid w:val="008A1BC4"/>
    <w:rsid w:val="008A1BC5"/>
    <w:rsid w:val="008A201A"/>
    <w:rsid w:val="008A3D75"/>
    <w:rsid w:val="008A3FB2"/>
    <w:rsid w:val="008A4B28"/>
    <w:rsid w:val="008A54B1"/>
    <w:rsid w:val="008A55B7"/>
    <w:rsid w:val="008A6725"/>
    <w:rsid w:val="008A6B09"/>
    <w:rsid w:val="008B0ABA"/>
    <w:rsid w:val="008B1865"/>
    <w:rsid w:val="008B2188"/>
    <w:rsid w:val="008B247E"/>
    <w:rsid w:val="008B250C"/>
    <w:rsid w:val="008B3843"/>
    <w:rsid w:val="008B4404"/>
    <w:rsid w:val="008B4AD5"/>
    <w:rsid w:val="008B5053"/>
    <w:rsid w:val="008B54DC"/>
    <w:rsid w:val="008B7781"/>
    <w:rsid w:val="008C0789"/>
    <w:rsid w:val="008C09DD"/>
    <w:rsid w:val="008C1134"/>
    <w:rsid w:val="008C1ADD"/>
    <w:rsid w:val="008C1DDF"/>
    <w:rsid w:val="008C2B02"/>
    <w:rsid w:val="008C2D41"/>
    <w:rsid w:val="008C2E46"/>
    <w:rsid w:val="008C4263"/>
    <w:rsid w:val="008C5256"/>
    <w:rsid w:val="008C542B"/>
    <w:rsid w:val="008C566A"/>
    <w:rsid w:val="008C56C2"/>
    <w:rsid w:val="008C603F"/>
    <w:rsid w:val="008C6C3E"/>
    <w:rsid w:val="008D2358"/>
    <w:rsid w:val="008D360F"/>
    <w:rsid w:val="008D42EE"/>
    <w:rsid w:val="008D528D"/>
    <w:rsid w:val="008D5564"/>
    <w:rsid w:val="008D6761"/>
    <w:rsid w:val="008D7436"/>
    <w:rsid w:val="008D7AE7"/>
    <w:rsid w:val="008E1821"/>
    <w:rsid w:val="008E2064"/>
    <w:rsid w:val="008E22AB"/>
    <w:rsid w:val="008E37AE"/>
    <w:rsid w:val="008E4614"/>
    <w:rsid w:val="008E4B54"/>
    <w:rsid w:val="008E77EA"/>
    <w:rsid w:val="008E7CE5"/>
    <w:rsid w:val="008F056E"/>
    <w:rsid w:val="008F078B"/>
    <w:rsid w:val="008F0B15"/>
    <w:rsid w:val="008F10FC"/>
    <w:rsid w:val="008F1DAB"/>
    <w:rsid w:val="008F3B22"/>
    <w:rsid w:val="008F573B"/>
    <w:rsid w:val="008F6433"/>
    <w:rsid w:val="008F69AD"/>
    <w:rsid w:val="008F6C47"/>
    <w:rsid w:val="0090051C"/>
    <w:rsid w:val="00900EF2"/>
    <w:rsid w:val="00901AD2"/>
    <w:rsid w:val="00901DBB"/>
    <w:rsid w:val="00902BC0"/>
    <w:rsid w:val="00903C5E"/>
    <w:rsid w:val="00904241"/>
    <w:rsid w:val="009046C9"/>
    <w:rsid w:val="00904AFE"/>
    <w:rsid w:val="0090512B"/>
    <w:rsid w:val="009078B9"/>
    <w:rsid w:val="009100A0"/>
    <w:rsid w:val="00910179"/>
    <w:rsid w:val="009105EA"/>
    <w:rsid w:val="00910B4F"/>
    <w:rsid w:val="00910CE3"/>
    <w:rsid w:val="0091178A"/>
    <w:rsid w:val="00911AEF"/>
    <w:rsid w:val="009126D3"/>
    <w:rsid w:val="00912AC9"/>
    <w:rsid w:val="0091422D"/>
    <w:rsid w:val="00914D9A"/>
    <w:rsid w:val="0091554D"/>
    <w:rsid w:val="0091595A"/>
    <w:rsid w:val="00916912"/>
    <w:rsid w:val="00917630"/>
    <w:rsid w:val="009178D0"/>
    <w:rsid w:val="00917B7C"/>
    <w:rsid w:val="0092063F"/>
    <w:rsid w:val="009209CA"/>
    <w:rsid w:val="00921A70"/>
    <w:rsid w:val="00921C2A"/>
    <w:rsid w:val="00923D44"/>
    <w:rsid w:val="009243EC"/>
    <w:rsid w:val="00924C33"/>
    <w:rsid w:val="00924EAD"/>
    <w:rsid w:val="00924F21"/>
    <w:rsid w:val="00924F50"/>
    <w:rsid w:val="0092532B"/>
    <w:rsid w:val="009254D2"/>
    <w:rsid w:val="009267E9"/>
    <w:rsid w:val="00926FFF"/>
    <w:rsid w:val="00927FEF"/>
    <w:rsid w:val="00930178"/>
    <w:rsid w:val="00931356"/>
    <w:rsid w:val="0093177A"/>
    <w:rsid w:val="009322E5"/>
    <w:rsid w:val="00932DC0"/>
    <w:rsid w:val="00932FA2"/>
    <w:rsid w:val="009340E6"/>
    <w:rsid w:val="00934387"/>
    <w:rsid w:val="00934B38"/>
    <w:rsid w:val="009365FD"/>
    <w:rsid w:val="00937460"/>
    <w:rsid w:val="00937F7E"/>
    <w:rsid w:val="00940D83"/>
    <w:rsid w:val="00941168"/>
    <w:rsid w:val="009418CD"/>
    <w:rsid w:val="00943CC8"/>
    <w:rsid w:val="00944409"/>
    <w:rsid w:val="00945046"/>
    <w:rsid w:val="00945099"/>
    <w:rsid w:val="0094527C"/>
    <w:rsid w:val="0094721C"/>
    <w:rsid w:val="00947312"/>
    <w:rsid w:val="00950F89"/>
    <w:rsid w:val="00951720"/>
    <w:rsid w:val="00954881"/>
    <w:rsid w:val="00954F25"/>
    <w:rsid w:val="009571BA"/>
    <w:rsid w:val="009574CB"/>
    <w:rsid w:val="00960E84"/>
    <w:rsid w:val="00961283"/>
    <w:rsid w:val="0096437A"/>
    <w:rsid w:val="009653EA"/>
    <w:rsid w:val="009656A2"/>
    <w:rsid w:val="00966B7A"/>
    <w:rsid w:val="00966C69"/>
    <w:rsid w:val="0096796E"/>
    <w:rsid w:val="00970588"/>
    <w:rsid w:val="00970D7E"/>
    <w:rsid w:val="00971D6D"/>
    <w:rsid w:val="00972165"/>
    <w:rsid w:val="009740D3"/>
    <w:rsid w:val="0097595A"/>
    <w:rsid w:val="00975BDF"/>
    <w:rsid w:val="00976133"/>
    <w:rsid w:val="00976380"/>
    <w:rsid w:val="009769D9"/>
    <w:rsid w:val="0097756A"/>
    <w:rsid w:val="00977DC8"/>
    <w:rsid w:val="00977E00"/>
    <w:rsid w:val="009808D5"/>
    <w:rsid w:val="00980F3C"/>
    <w:rsid w:val="00981AFF"/>
    <w:rsid w:val="00981DB1"/>
    <w:rsid w:val="00981E39"/>
    <w:rsid w:val="00981F14"/>
    <w:rsid w:val="009823C7"/>
    <w:rsid w:val="00982FEF"/>
    <w:rsid w:val="00983289"/>
    <w:rsid w:val="00984426"/>
    <w:rsid w:val="00984718"/>
    <w:rsid w:val="0098586E"/>
    <w:rsid w:val="0098797B"/>
    <w:rsid w:val="00987E1E"/>
    <w:rsid w:val="00990EBD"/>
    <w:rsid w:val="00991D9E"/>
    <w:rsid w:val="00995303"/>
    <w:rsid w:val="0099704A"/>
    <w:rsid w:val="00997117"/>
    <w:rsid w:val="00997773"/>
    <w:rsid w:val="00997F71"/>
    <w:rsid w:val="009A2D16"/>
    <w:rsid w:val="009A2EED"/>
    <w:rsid w:val="009A44B2"/>
    <w:rsid w:val="009A4600"/>
    <w:rsid w:val="009A4BB0"/>
    <w:rsid w:val="009A4D42"/>
    <w:rsid w:val="009A5F50"/>
    <w:rsid w:val="009A79B7"/>
    <w:rsid w:val="009B0C03"/>
    <w:rsid w:val="009B0D7E"/>
    <w:rsid w:val="009B1A24"/>
    <w:rsid w:val="009B2A13"/>
    <w:rsid w:val="009B2CDB"/>
    <w:rsid w:val="009B3AC5"/>
    <w:rsid w:val="009B4320"/>
    <w:rsid w:val="009B5565"/>
    <w:rsid w:val="009B637C"/>
    <w:rsid w:val="009B6620"/>
    <w:rsid w:val="009B72E1"/>
    <w:rsid w:val="009B75BF"/>
    <w:rsid w:val="009B7622"/>
    <w:rsid w:val="009B7E9D"/>
    <w:rsid w:val="009C2631"/>
    <w:rsid w:val="009C34D1"/>
    <w:rsid w:val="009C35C3"/>
    <w:rsid w:val="009C437E"/>
    <w:rsid w:val="009C4AF2"/>
    <w:rsid w:val="009C5563"/>
    <w:rsid w:val="009C5B02"/>
    <w:rsid w:val="009C5F08"/>
    <w:rsid w:val="009C686A"/>
    <w:rsid w:val="009C6ACF"/>
    <w:rsid w:val="009C6BFF"/>
    <w:rsid w:val="009C7078"/>
    <w:rsid w:val="009D02CC"/>
    <w:rsid w:val="009D13B0"/>
    <w:rsid w:val="009D15DD"/>
    <w:rsid w:val="009D18B9"/>
    <w:rsid w:val="009D25DB"/>
    <w:rsid w:val="009D25FC"/>
    <w:rsid w:val="009D3BC5"/>
    <w:rsid w:val="009D3E66"/>
    <w:rsid w:val="009D46E2"/>
    <w:rsid w:val="009D49FF"/>
    <w:rsid w:val="009D4D40"/>
    <w:rsid w:val="009D6D2D"/>
    <w:rsid w:val="009D704D"/>
    <w:rsid w:val="009E025A"/>
    <w:rsid w:val="009E02E1"/>
    <w:rsid w:val="009E036D"/>
    <w:rsid w:val="009E0851"/>
    <w:rsid w:val="009E229F"/>
    <w:rsid w:val="009E4FE0"/>
    <w:rsid w:val="009E544B"/>
    <w:rsid w:val="009E553A"/>
    <w:rsid w:val="009E57EB"/>
    <w:rsid w:val="009E64E4"/>
    <w:rsid w:val="009E7BA3"/>
    <w:rsid w:val="009E7CF2"/>
    <w:rsid w:val="009F0E8C"/>
    <w:rsid w:val="009F186E"/>
    <w:rsid w:val="009F23D1"/>
    <w:rsid w:val="009F3C0E"/>
    <w:rsid w:val="009F3EBA"/>
    <w:rsid w:val="009F437E"/>
    <w:rsid w:val="009F4486"/>
    <w:rsid w:val="009F5C3F"/>
    <w:rsid w:val="009F6BBE"/>
    <w:rsid w:val="00A021F6"/>
    <w:rsid w:val="00A02557"/>
    <w:rsid w:val="00A0275F"/>
    <w:rsid w:val="00A03BF4"/>
    <w:rsid w:val="00A04465"/>
    <w:rsid w:val="00A046F4"/>
    <w:rsid w:val="00A052D9"/>
    <w:rsid w:val="00A055A1"/>
    <w:rsid w:val="00A05EAE"/>
    <w:rsid w:val="00A06656"/>
    <w:rsid w:val="00A07B57"/>
    <w:rsid w:val="00A10DF8"/>
    <w:rsid w:val="00A116B1"/>
    <w:rsid w:val="00A12673"/>
    <w:rsid w:val="00A12B64"/>
    <w:rsid w:val="00A1330A"/>
    <w:rsid w:val="00A152BE"/>
    <w:rsid w:val="00A15A1D"/>
    <w:rsid w:val="00A16D7A"/>
    <w:rsid w:val="00A17253"/>
    <w:rsid w:val="00A20070"/>
    <w:rsid w:val="00A20A3F"/>
    <w:rsid w:val="00A2136F"/>
    <w:rsid w:val="00A21D05"/>
    <w:rsid w:val="00A22474"/>
    <w:rsid w:val="00A238BE"/>
    <w:rsid w:val="00A23E24"/>
    <w:rsid w:val="00A24049"/>
    <w:rsid w:val="00A24B46"/>
    <w:rsid w:val="00A24DC5"/>
    <w:rsid w:val="00A24FFD"/>
    <w:rsid w:val="00A27523"/>
    <w:rsid w:val="00A320F8"/>
    <w:rsid w:val="00A327AC"/>
    <w:rsid w:val="00A33245"/>
    <w:rsid w:val="00A3330C"/>
    <w:rsid w:val="00A343A4"/>
    <w:rsid w:val="00A37A88"/>
    <w:rsid w:val="00A37B7C"/>
    <w:rsid w:val="00A4067D"/>
    <w:rsid w:val="00A4080F"/>
    <w:rsid w:val="00A417DC"/>
    <w:rsid w:val="00A4254E"/>
    <w:rsid w:val="00A42B66"/>
    <w:rsid w:val="00A445B6"/>
    <w:rsid w:val="00A445C2"/>
    <w:rsid w:val="00A458A2"/>
    <w:rsid w:val="00A45C09"/>
    <w:rsid w:val="00A466D2"/>
    <w:rsid w:val="00A46B69"/>
    <w:rsid w:val="00A503ED"/>
    <w:rsid w:val="00A504A7"/>
    <w:rsid w:val="00A50705"/>
    <w:rsid w:val="00A51727"/>
    <w:rsid w:val="00A535A6"/>
    <w:rsid w:val="00A53A70"/>
    <w:rsid w:val="00A54174"/>
    <w:rsid w:val="00A5511E"/>
    <w:rsid w:val="00A5558A"/>
    <w:rsid w:val="00A55FC1"/>
    <w:rsid w:val="00A56788"/>
    <w:rsid w:val="00A56E81"/>
    <w:rsid w:val="00A57B4F"/>
    <w:rsid w:val="00A607F0"/>
    <w:rsid w:val="00A60D2C"/>
    <w:rsid w:val="00A611F8"/>
    <w:rsid w:val="00A61865"/>
    <w:rsid w:val="00A6257B"/>
    <w:rsid w:val="00A62E96"/>
    <w:rsid w:val="00A62EBC"/>
    <w:rsid w:val="00A64078"/>
    <w:rsid w:val="00A64099"/>
    <w:rsid w:val="00A6418F"/>
    <w:rsid w:val="00A652F6"/>
    <w:rsid w:val="00A65704"/>
    <w:rsid w:val="00A65B5B"/>
    <w:rsid w:val="00A67168"/>
    <w:rsid w:val="00A67339"/>
    <w:rsid w:val="00A6796A"/>
    <w:rsid w:val="00A70327"/>
    <w:rsid w:val="00A7155B"/>
    <w:rsid w:val="00A72529"/>
    <w:rsid w:val="00A74A52"/>
    <w:rsid w:val="00A7537B"/>
    <w:rsid w:val="00A75953"/>
    <w:rsid w:val="00A75C2B"/>
    <w:rsid w:val="00A768D5"/>
    <w:rsid w:val="00A76BF7"/>
    <w:rsid w:val="00A76C4D"/>
    <w:rsid w:val="00A76F19"/>
    <w:rsid w:val="00A775C9"/>
    <w:rsid w:val="00A77AD0"/>
    <w:rsid w:val="00A8072D"/>
    <w:rsid w:val="00A81181"/>
    <w:rsid w:val="00A81788"/>
    <w:rsid w:val="00A82A7F"/>
    <w:rsid w:val="00A836AB"/>
    <w:rsid w:val="00A837A9"/>
    <w:rsid w:val="00A83EF3"/>
    <w:rsid w:val="00A84303"/>
    <w:rsid w:val="00A84824"/>
    <w:rsid w:val="00A852BD"/>
    <w:rsid w:val="00A861FA"/>
    <w:rsid w:val="00A877A1"/>
    <w:rsid w:val="00A879D3"/>
    <w:rsid w:val="00A902F7"/>
    <w:rsid w:val="00A90946"/>
    <w:rsid w:val="00A91CFB"/>
    <w:rsid w:val="00A929A9"/>
    <w:rsid w:val="00A92B51"/>
    <w:rsid w:val="00A947E6"/>
    <w:rsid w:val="00A94976"/>
    <w:rsid w:val="00A94AE7"/>
    <w:rsid w:val="00A94D87"/>
    <w:rsid w:val="00A9505B"/>
    <w:rsid w:val="00A95220"/>
    <w:rsid w:val="00A9585C"/>
    <w:rsid w:val="00A959C8"/>
    <w:rsid w:val="00A96FB3"/>
    <w:rsid w:val="00A971BB"/>
    <w:rsid w:val="00AA090C"/>
    <w:rsid w:val="00AA1C3C"/>
    <w:rsid w:val="00AA25C3"/>
    <w:rsid w:val="00AA360C"/>
    <w:rsid w:val="00AA4346"/>
    <w:rsid w:val="00AA44DA"/>
    <w:rsid w:val="00AA45AF"/>
    <w:rsid w:val="00AA4C34"/>
    <w:rsid w:val="00AA5811"/>
    <w:rsid w:val="00AA6B13"/>
    <w:rsid w:val="00AA6F93"/>
    <w:rsid w:val="00AA7504"/>
    <w:rsid w:val="00AB105F"/>
    <w:rsid w:val="00AB15EA"/>
    <w:rsid w:val="00AB3368"/>
    <w:rsid w:val="00AB4F8B"/>
    <w:rsid w:val="00AB5899"/>
    <w:rsid w:val="00AB74B2"/>
    <w:rsid w:val="00AB7A59"/>
    <w:rsid w:val="00AB7C03"/>
    <w:rsid w:val="00AC15C5"/>
    <w:rsid w:val="00AC1AF0"/>
    <w:rsid w:val="00AC253F"/>
    <w:rsid w:val="00AC36DA"/>
    <w:rsid w:val="00AC3DA2"/>
    <w:rsid w:val="00AC4372"/>
    <w:rsid w:val="00AC4CD1"/>
    <w:rsid w:val="00AC5725"/>
    <w:rsid w:val="00AC591F"/>
    <w:rsid w:val="00AC5B70"/>
    <w:rsid w:val="00AC65C0"/>
    <w:rsid w:val="00AC7C11"/>
    <w:rsid w:val="00AC7EC3"/>
    <w:rsid w:val="00AD06C5"/>
    <w:rsid w:val="00AD0FD5"/>
    <w:rsid w:val="00AD16F0"/>
    <w:rsid w:val="00AD1DA0"/>
    <w:rsid w:val="00AD1E08"/>
    <w:rsid w:val="00AD2212"/>
    <w:rsid w:val="00AD2855"/>
    <w:rsid w:val="00AD36FC"/>
    <w:rsid w:val="00AD3BAC"/>
    <w:rsid w:val="00AD5E9C"/>
    <w:rsid w:val="00AD6996"/>
    <w:rsid w:val="00AD69A7"/>
    <w:rsid w:val="00AD6A97"/>
    <w:rsid w:val="00AD6FB8"/>
    <w:rsid w:val="00AD707C"/>
    <w:rsid w:val="00AD785E"/>
    <w:rsid w:val="00AD78B8"/>
    <w:rsid w:val="00AD7A5B"/>
    <w:rsid w:val="00AD7C14"/>
    <w:rsid w:val="00AE02CE"/>
    <w:rsid w:val="00AE0392"/>
    <w:rsid w:val="00AE0944"/>
    <w:rsid w:val="00AE1F91"/>
    <w:rsid w:val="00AE2159"/>
    <w:rsid w:val="00AE2732"/>
    <w:rsid w:val="00AE2A54"/>
    <w:rsid w:val="00AE48D9"/>
    <w:rsid w:val="00AE5A9F"/>
    <w:rsid w:val="00AE67E0"/>
    <w:rsid w:val="00AE7C7C"/>
    <w:rsid w:val="00AF15CA"/>
    <w:rsid w:val="00AF1979"/>
    <w:rsid w:val="00AF3AF6"/>
    <w:rsid w:val="00AF42D1"/>
    <w:rsid w:val="00AF52EF"/>
    <w:rsid w:val="00AF644B"/>
    <w:rsid w:val="00AF7055"/>
    <w:rsid w:val="00AF749B"/>
    <w:rsid w:val="00AF7562"/>
    <w:rsid w:val="00AF7C39"/>
    <w:rsid w:val="00B0197A"/>
    <w:rsid w:val="00B01DF1"/>
    <w:rsid w:val="00B02226"/>
    <w:rsid w:val="00B03145"/>
    <w:rsid w:val="00B07502"/>
    <w:rsid w:val="00B07556"/>
    <w:rsid w:val="00B0775B"/>
    <w:rsid w:val="00B07BED"/>
    <w:rsid w:val="00B10490"/>
    <w:rsid w:val="00B10545"/>
    <w:rsid w:val="00B105B1"/>
    <w:rsid w:val="00B10A29"/>
    <w:rsid w:val="00B10DFC"/>
    <w:rsid w:val="00B12816"/>
    <w:rsid w:val="00B14827"/>
    <w:rsid w:val="00B149BD"/>
    <w:rsid w:val="00B16307"/>
    <w:rsid w:val="00B16353"/>
    <w:rsid w:val="00B176A4"/>
    <w:rsid w:val="00B17E1A"/>
    <w:rsid w:val="00B21340"/>
    <w:rsid w:val="00B21614"/>
    <w:rsid w:val="00B21F39"/>
    <w:rsid w:val="00B222BF"/>
    <w:rsid w:val="00B24141"/>
    <w:rsid w:val="00B24CFB"/>
    <w:rsid w:val="00B24D99"/>
    <w:rsid w:val="00B25117"/>
    <w:rsid w:val="00B26D4D"/>
    <w:rsid w:val="00B31500"/>
    <w:rsid w:val="00B322D1"/>
    <w:rsid w:val="00B3403E"/>
    <w:rsid w:val="00B340B5"/>
    <w:rsid w:val="00B341BE"/>
    <w:rsid w:val="00B35F06"/>
    <w:rsid w:val="00B3634D"/>
    <w:rsid w:val="00B37E39"/>
    <w:rsid w:val="00B409C8"/>
    <w:rsid w:val="00B40AE8"/>
    <w:rsid w:val="00B410FB"/>
    <w:rsid w:val="00B41D0A"/>
    <w:rsid w:val="00B41F5C"/>
    <w:rsid w:val="00B42C9B"/>
    <w:rsid w:val="00B42F34"/>
    <w:rsid w:val="00B431EA"/>
    <w:rsid w:val="00B433AE"/>
    <w:rsid w:val="00B44164"/>
    <w:rsid w:val="00B45EEE"/>
    <w:rsid w:val="00B45F3A"/>
    <w:rsid w:val="00B466B9"/>
    <w:rsid w:val="00B46D61"/>
    <w:rsid w:val="00B47BD8"/>
    <w:rsid w:val="00B50A5C"/>
    <w:rsid w:val="00B50D10"/>
    <w:rsid w:val="00B5109E"/>
    <w:rsid w:val="00B51F51"/>
    <w:rsid w:val="00B52A84"/>
    <w:rsid w:val="00B53749"/>
    <w:rsid w:val="00B5481B"/>
    <w:rsid w:val="00B5644C"/>
    <w:rsid w:val="00B56804"/>
    <w:rsid w:val="00B6077E"/>
    <w:rsid w:val="00B60CE4"/>
    <w:rsid w:val="00B6261C"/>
    <w:rsid w:val="00B6472F"/>
    <w:rsid w:val="00B64750"/>
    <w:rsid w:val="00B65078"/>
    <w:rsid w:val="00B65CD4"/>
    <w:rsid w:val="00B65F54"/>
    <w:rsid w:val="00B67CE8"/>
    <w:rsid w:val="00B70697"/>
    <w:rsid w:val="00B7118E"/>
    <w:rsid w:val="00B72C0A"/>
    <w:rsid w:val="00B73DFD"/>
    <w:rsid w:val="00B74EF6"/>
    <w:rsid w:val="00B7501E"/>
    <w:rsid w:val="00B759D7"/>
    <w:rsid w:val="00B761A8"/>
    <w:rsid w:val="00B768F2"/>
    <w:rsid w:val="00B76B67"/>
    <w:rsid w:val="00B76C79"/>
    <w:rsid w:val="00B77D4A"/>
    <w:rsid w:val="00B80B67"/>
    <w:rsid w:val="00B80C05"/>
    <w:rsid w:val="00B80FBA"/>
    <w:rsid w:val="00B82176"/>
    <w:rsid w:val="00B82410"/>
    <w:rsid w:val="00B8307F"/>
    <w:rsid w:val="00B8505C"/>
    <w:rsid w:val="00B85C09"/>
    <w:rsid w:val="00B86B74"/>
    <w:rsid w:val="00B86E53"/>
    <w:rsid w:val="00B870FE"/>
    <w:rsid w:val="00B877B9"/>
    <w:rsid w:val="00B91D7F"/>
    <w:rsid w:val="00B929F4"/>
    <w:rsid w:val="00B9351C"/>
    <w:rsid w:val="00B953F3"/>
    <w:rsid w:val="00B9616B"/>
    <w:rsid w:val="00B96FBE"/>
    <w:rsid w:val="00BA0112"/>
    <w:rsid w:val="00BA092E"/>
    <w:rsid w:val="00BA197A"/>
    <w:rsid w:val="00BA1D19"/>
    <w:rsid w:val="00BA32AA"/>
    <w:rsid w:val="00BA3540"/>
    <w:rsid w:val="00BA4060"/>
    <w:rsid w:val="00BA42D7"/>
    <w:rsid w:val="00BA46CE"/>
    <w:rsid w:val="00BA4F6F"/>
    <w:rsid w:val="00BA599F"/>
    <w:rsid w:val="00BA59E3"/>
    <w:rsid w:val="00BA5A0B"/>
    <w:rsid w:val="00BA6068"/>
    <w:rsid w:val="00BA6979"/>
    <w:rsid w:val="00BA6D7B"/>
    <w:rsid w:val="00BA725D"/>
    <w:rsid w:val="00BB0357"/>
    <w:rsid w:val="00BB074A"/>
    <w:rsid w:val="00BB0858"/>
    <w:rsid w:val="00BB1526"/>
    <w:rsid w:val="00BB1F37"/>
    <w:rsid w:val="00BB29BD"/>
    <w:rsid w:val="00BB2A74"/>
    <w:rsid w:val="00BB3405"/>
    <w:rsid w:val="00BB54D0"/>
    <w:rsid w:val="00BB6DFD"/>
    <w:rsid w:val="00BB6FBB"/>
    <w:rsid w:val="00BB72D5"/>
    <w:rsid w:val="00BC02D8"/>
    <w:rsid w:val="00BC0B7F"/>
    <w:rsid w:val="00BC154A"/>
    <w:rsid w:val="00BC2997"/>
    <w:rsid w:val="00BC2CFA"/>
    <w:rsid w:val="00BC310A"/>
    <w:rsid w:val="00BC3410"/>
    <w:rsid w:val="00BC3FA9"/>
    <w:rsid w:val="00BC57D4"/>
    <w:rsid w:val="00BC58F7"/>
    <w:rsid w:val="00BC5A5D"/>
    <w:rsid w:val="00BC61B9"/>
    <w:rsid w:val="00BD062C"/>
    <w:rsid w:val="00BD1EED"/>
    <w:rsid w:val="00BD2388"/>
    <w:rsid w:val="00BD2A40"/>
    <w:rsid w:val="00BD3D7E"/>
    <w:rsid w:val="00BD4476"/>
    <w:rsid w:val="00BD5239"/>
    <w:rsid w:val="00BD53DC"/>
    <w:rsid w:val="00BD6F71"/>
    <w:rsid w:val="00BD7580"/>
    <w:rsid w:val="00BD7BFE"/>
    <w:rsid w:val="00BE1CDF"/>
    <w:rsid w:val="00BE2C69"/>
    <w:rsid w:val="00BE3BB8"/>
    <w:rsid w:val="00BE3EC5"/>
    <w:rsid w:val="00BE484E"/>
    <w:rsid w:val="00BE4BB9"/>
    <w:rsid w:val="00BE72CC"/>
    <w:rsid w:val="00BF1007"/>
    <w:rsid w:val="00BF197A"/>
    <w:rsid w:val="00BF1CC8"/>
    <w:rsid w:val="00BF1D14"/>
    <w:rsid w:val="00BF2479"/>
    <w:rsid w:val="00BF5219"/>
    <w:rsid w:val="00BF5807"/>
    <w:rsid w:val="00BF6573"/>
    <w:rsid w:val="00C01A5C"/>
    <w:rsid w:val="00C02123"/>
    <w:rsid w:val="00C021D9"/>
    <w:rsid w:val="00C03472"/>
    <w:rsid w:val="00C0360C"/>
    <w:rsid w:val="00C03BD9"/>
    <w:rsid w:val="00C046A7"/>
    <w:rsid w:val="00C05DF8"/>
    <w:rsid w:val="00C06FCC"/>
    <w:rsid w:val="00C11BA4"/>
    <w:rsid w:val="00C12789"/>
    <w:rsid w:val="00C13AB6"/>
    <w:rsid w:val="00C144BA"/>
    <w:rsid w:val="00C15542"/>
    <w:rsid w:val="00C16AEF"/>
    <w:rsid w:val="00C17609"/>
    <w:rsid w:val="00C215EA"/>
    <w:rsid w:val="00C21851"/>
    <w:rsid w:val="00C21A88"/>
    <w:rsid w:val="00C21C95"/>
    <w:rsid w:val="00C21C9F"/>
    <w:rsid w:val="00C23027"/>
    <w:rsid w:val="00C26456"/>
    <w:rsid w:val="00C2655E"/>
    <w:rsid w:val="00C269AC"/>
    <w:rsid w:val="00C26D4F"/>
    <w:rsid w:val="00C27BFD"/>
    <w:rsid w:val="00C307AB"/>
    <w:rsid w:val="00C310EB"/>
    <w:rsid w:val="00C33188"/>
    <w:rsid w:val="00C3389C"/>
    <w:rsid w:val="00C33E3C"/>
    <w:rsid w:val="00C33E72"/>
    <w:rsid w:val="00C33F35"/>
    <w:rsid w:val="00C349F4"/>
    <w:rsid w:val="00C35614"/>
    <w:rsid w:val="00C358B5"/>
    <w:rsid w:val="00C36343"/>
    <w:rsid w:val="00C365A4"/>
    <w:rsid w:val="00C36E87"/>
    <w:rsid w:val="00C36F01"/>
    <w:rsid w:val="00C3770D"/>
    <w:rsid w:val="00C400B2"/>
    <w:rsid w:val="00C404CF"/>
    <w:rsid w:val="00C41551"/>
    <w:rsid w:val="00C4172C"/>
    <w:rsid w:val="00C4309D"/>
    <w:rsid w:val="00C43A61"/>
    <w:rsid w:val="00C43E23"/>
    <w:rsid w:val="00C4514D"/>
    <w:rsid w:val="00C45B1B"/>
    <w:rsid w:val="00C45FF2"/>
    <w:rsid w:val="00C46111"/>
    <w:rsid w:val="00C46D21"/>
    <w:rsid w:val="00C471CD"/>
    <w:rsid w:val="00C52497"/>
    <w:rsid w:val="00C5269C"/>
    <w:rsid w:val="00C526B7"/>
    <w:rsid w:val="00C54679"/>
    <w:rsid w:val="00C54886"/>
    <w:rsid w:val="00C5499C"/>
    <w:rsid w:val="00C555A2"/>
    <w:rsid w:val="00C557F1"/>
    <w:rsid w:val="00C558CD"/>
    <w:rsid w:val="00C5684C"/>
    <w:rsid w:val="00C57D30"/>
    <w:rsid w:val="00C60691"/>
    <w:rsid w:val="00C607A8"/>
    <w:rsid w:val="00C609FE"/>
    <w:rsid w:val="00C60FFC"/>
    <w:rsid w:val="00C61B76"/>
    <w:rsid w:val="00C62558"/>
    <w:rsid w:val="00C62687"/>
    <w:rsid w:val="00C62975"/>
    <w:rsid w:val="00C62C4A"/>
    <w:rsid w:val="00C63540"/>
    <w:rsid w:val="00C64C9E"/>
    <w:rsid w:val="00C6686C"/>
    <w:rsid w:val="00C6719D"/>
    <w:rsid w:val="00C7068B"/>
    <w:rsid w:val="00C71819"/>
    <w:rsid w:val="00C71D2F"/>
    <w:rsid w:val="00C7235E"/>
    <w:rsid w:val="00C7238A"/>
    <w:rsid w:val="00C72D04"/>
    <w:rsid w:val="00C732E3"/>
    <w:rsid w:val="00C75C76"/>
    <w:rsid w:val="00C761D3"/>
    <w:rsid w:val="00C772EB"/>
    <w:rsid w:val="00C80BBD"/>
    <w:rsid w:val="00C80D65"/>
    <w:rsid w:val="00C80EBF"/>
    <w:rsid w:val="00C81A8C"/>
    <w:rsid w:val="00C81AA2"/>
    <w:rsid w:val="00C82716"/>
    <w:rsid w:val="00C83527"/>
    <w:rsid w:val="00C84B00"/>
    <w:rsid w:val="00C86069"/>
    <w:rsid w:val="00C86B55"/>
    <w:rsid w:val="00C8772F"/>
    <w:rsid w:val="00C87CC7"/>
    <w:rsid w:val="00C919C4"/>
    <w:rsid w:val="00C92F6A"/>
    <w:rsid w:val="00C933F1"/>
    <w:rsid w:val="00C93571"/>
    <w:rsid w:val="00C9447B"/>
    <w:rsid w:val="00C949E8"/>
    <w:rsid w:val="00C95855"/>
    <w:rsid w:val="00C95C80"/>
    <w:rsid w:val="00C96BCB"/>
    <w:rsid w:val="00C96EF0"/>
    <w:rsid w:val="00C97995"/>
    <w:rsid w:val="00CA06C7"/>
    <w:rsid w:val="00CA0F90"/>
    <w:rsid w:val="00CA1758"/>
    <w:rsid w:val="00CA1853"/>
    <w:rsid w:val="00CA1B0A"/>
    <w:rsid w:val="00CA316B"/>
    <w:rsid w:val="00CA3CDE"/>
    <w:rsid w:val="00CA4D84"/>
    <w:rsid w:val="00CA53C0"/>
    <w:rsid w:val="00CA53C3"/>
    <w:rsid w:val="00CA6C74"/>
    <w:rsid w:val="00CA6DBC"/>
    <w:rsid w:val="00CA7021"/>
    <w:rsid w:val="00CA7E91"/>
    <w:rsid w:val="00CB017B"/>
    <w:rsid w:val="00CB0D38"/>
    <w:rsid w:val="00CB1026"/>
    <w:rsid w:val="00CB1413"/>
    <w:rsid w:val="00CB2DCE"/>
    <w:rsid w:val="00CB306C"/>
    <w:rsid w:val="00CB35D2"/>
    <w:rsid w:val="00CB4197"/>
    <w:rsid w:val="00CB446C"/>
    <w:rsid w:val="00CB491F"/>
    <w:rsid w:val="00CB5394"/>
    <w:rsid w:val="00CB53D3"/>
    <w:rsid w:val="00CB5CC2"/>
    <w:rsid w:val="00CB5D45"/>
    <w:rsid w:val="00CB648E"/>
    <w:rsid w:val="00CB6DC4"/>
    <w:rsid w:val="00CC260A"/>
    <w:rsid w:val="00CC2D8D"/>
    <w:rsid w:val="00CC2ED7"/>
    <w:rsid w:val="00CC38DD"/>
    <w:rsid w:val="00CC4430"/>
    <w:rsid w:val="00CC4D65"/>
    <w:rsid w:val="00CC688B"/>
    <w:rsid w:val="00CD071E"/>
    <w:rsid w:val="00CD1C99"/>
    <w:rsid w:val="00CD35CA"/>
    <w:rsid w:val="00CD373A"/>
    <w:rsid w:val="00CD4B10"/>
    <w:rsid w:val="00CD4B30"/>
    <w:rsid w:val="00CD5261"/>
    <w:rsid w:val="00CD5B06"/>
    <w:rsid w:val="00CD7B5F"/>
    <w:rsid w:val="00CE0DDE"/>
    <w:rsid w:val="00CE0E75"/>
    <w:rsid w:val="00CE14BC"/>
    <w:rsid w:val="00CE173D"/>
    <w:rsid w:val="00CE178A"/>
    <w:rsid w:val="00CE1B07"/>
    <w:rsid w:val="00CE20D5"/>
    <w:rsid w:val="00CE2622"/>
    <w:rsid w:val="00CE3EAB"/>
    <w:rsid w:val="00CE4C58"/>
    <w:rsid w:val="00CE4CF2"/>
    <w:rsid w:val="00CE50EF"/>
    <w:rsid w:val="00CE5E0D"/>
    <w:rsid w:val="00CE6B3D"/>
    <w:rsid w:val="00CE7D18"/>
    <w:rsid w:val="00CF0439"/>
    <w:rsid w:val="00CF0445"/>
    <w:rsid w:val="00CF0944"/>
    <w:rsid w:val="00CF0F35"/>
    <w:rsid w:val="00CF238A"/>
    <w:rsid w:val="00CF2B7B"/>
    <w:rsid w:val="00CF41DF"/>
    <w:rsid w:val="00CF4ECE"/>
    <w:rsid w:val="00CF4FEF"/>
    <w:rsid w:val="00CF55DB"/>
    <w:rsid w:val="00CF6097"/>
    <w:rsid w:val="00CF6595"/>
    <w:rsid w:val="00CF6B60"/>
    <w:rsid w:val="00CF70EB"/>
    <w:rsid w:val="00CF7268"/>
    <w:rsid w:val="00D002C9"/>
    <w:rsid w:val="00D003BC"/>
    <w:rsid w:val="00D00680"/>
    <w:rsid w:val="00D00FB2"/>
    <w:rsid w:val="00D02450"/>
    <w:rsid w:val="00D02C80"/>
    <w:rsid w:val="00D02C93"/>
    <w:rsid w:val="00D033AE"/>
    <w:rsid w:val="00D06357"/>
    <w:rsid w:val="00D06B1D"/>
    <w:rsid w:val="00D07086"/>
    <w:rsid w:val="00D07C0F"/>
    <w:rsid w:val="00D1052D"/>
    <w:rsid w:val="00D10F3A"/>
    <w:rsid w:val="00D1219E"/>
    <w:rsid w:val="00D1273C"/>
    <w:rsid w:val="00D13720"/>
    <w:rsid w:val="00D142F6"/>
    <w:rsid w:val="00D1538F"/>
    <w:rsid w:val="00D17B41"/>
    <w:rsid w:val="00D17D79"/>
    <w:rsid w:val="00D20833"/>
    <w:rsid w:val="00D20FDF"/>
    <w:rsid w:val="00D217CD"/>
    <w:rsid w:val="00D222C0"/>
    <w:rsid w:val="00D2287D"/>
    <w:rsid w:val="00D24605"/>
    <w:rsid w:val="00D24BAB"/>
    <w:rsid w:val="00D2657E"/>
    <w:rsid w:val="00D26CD3"/>
    <w:rsid w:val="00D27924"/>
    <w:rsid w:val="00D318CD"/>
    <w:rsid w:val="00D31F47"/>
    <w:rsid w:val="00D32011"/>
    <w:rsid w:val="00D326CE"/>
    <w:rsid w:val="00D32AA5"/>
    <w:rsid w:val="00D34366"/>
    <w:rsid w:val="00D344FD"/>
    <w:rsid w:val="00D358A4"/>
    <w:rsid w:val="00D35D61"/>
    <w:rsid w:val="00D406EB"/>
    <w:rsid w:val="00D421F9"/>
    <w:rsid w:val="00D43B2F"/>
    <w:rsid w:val="00D43EC3"/>
    <w:rsid w:val="00D44606"/>
    <w:rsid w:val="00D44700"/>
    <w:rsid w:val="00D45327"/>
    <w:rsid w:val="00D50214"/>
    <w:rsid w:val="00D53415"/>
    <w:rsid w:val="00D5385F"/>
    <w:rsid w:val="00D54521"/>
    <w:rsid w:val="00D54A1F"/>
    <w:rsid w:val="00D5563C"/>
    <w:rsid w:val="00D556C4"/>
    <w:rsid w:val="00D55D63"/>
    <w:rsid w:val="00D56387"/>
    <w:rsid w:val="00D5715C"/>
    <w:rsid w:val="00D60B30"/>
    <w:rsid w:val="00D610BE"/>
    <w:rsid w:val="00D6216E"/>
    <w:rsid w:val="00D641A7"/>
    <w:rsid w:val="00D6476E"/>
    <w:rsid w:val="00D64E0F"/>
    <w:rsid w:val="00D64FF0"/>
    <w:rsid w:val="00D655CF"/>
    <w:rsid w:val="00D664D6"/>
    <w:rsid w:val="00D67736"/>
    <w:rsid w:val="00D6793F"/>
    <w:rsid w:val="00D701B6"/>
    <w:rsid w:val="00D712E7"/>
    <w:rsid w:val="00D71549"/>
    <w:rsid w:val="00D715E1"/>
    <w:rsid w:val="00D71648"/>
    <w:rsid w:val="00D72CBA"/>
    <w:rsid w:val="00D72EBC"/>
    <w:rsid w:val="00D73243"/>
    <w:rsid w:val="00D734E0"/>
    <w:rsid w:val="00D73DB3"/>
    <w:rsid w:val="00D743AB"/>
    <w:rsid w:val="00D74D5D"/>
    <w:rsid w:val="00D74DC9"/>
    <w:rsid w:val="00D75AF3"/>
    <w:rsid w:val="00D75F0B"/>
    <w:rsid w:val="00D764FD"/>
    <w:rsid w:val="00D7780F"/>
    <w:rsid w:val="00D77BF4"/>
    <w:rsid w:val="00D8084D"/>
    <w:rsid w:val="00D8097F"/>
    <w:rsid w:val="00D810BB"/>
    <w:rsid w:val="00D812E7"/>
    <w:rsid w:val="00D81EF4"/>
    <w:rsid w:val="00D8226F"/>
    <w:rsid w:val="00D84379"/>
    <w:rsid w:val="00D86263"/>
    <w:rsid w:val="00D906D0"/>
    <w:rsid w:val="00D90880"/>
    <w:rsid w:val="00D912AB"/>
    <w:rsid w:val="00D91E3D"/>
    <w:rsid w:val="00D92AE2"/>
    <w:rsid w:val="00D92E48"/>
    <w:rsid w:val="00D93BA0"/>
    <w:rsid w:val="00D93F90"/>
    <w:rsid w:val="00D94414"/>
    <w:rsid w:val="00D96B18"/>
    <w:rsid w:val="00D971E8"/>
    <w:rsid w:val="00D973AA"/>
    <w:rsid w:val="00D97C1D"/>
    <w:rsid w:val="00DA051B"/>
    <w:rsid w:val="00DA0BED"/>
    <w:rsid w:val="00DA0E92"/>
    <w:rsid w:val="00DA10A2"/>
    <w:rsid w:val="00DA13BB"/>
    <w:rsid w:val="00DA1525"/>
    <w:rsid w:val="00DA21A2"/>
    <w:rsid w:val="00DA3577"/>
    <w:rsid w:val="00DA383B"/>
    <w:rsid w:val="00DA57F5"/>
    <w:rsid w:val="00DA60F9"/>
    <w:rsid w:val="00DA655D"/>
    <w:rsid w:val="00DA753E"/>
    <w:rsid w:val="00DA7F6B"/>
    <w:rsid w:val="00DB2973"/>
    <w:rsid w:val="00DB2BB6"/>
    <w:rsid w:val="00DB310F"/>
    <w:rsid w:val="00DB398B"/>
    <w:rsid w:val="00DB3F8F"/>
    <w:rsid w:val="00DB5223"/>
    <w:rsid w:val="00DB5BE1"/>
    <w:rsid w:val="00DC0B76"/>
    <w:rsid w:val="00DC0F94"/>
    <w:rsid w:val="00DC254E"/>
    <w:rsid w:val="00DC3582"/>
    <w:rsid w:val="00DC3681"/>
    <w:rsid w:val="00DC4252"/>
    <w:rsid w:val="00DC5548"/>
    <w:rsid w:val="00DC5E7D"/>
    <w:rsid w:val="00DC6931"/>
    <w:rsid w:val="00DC6BF4"/>
    <w:rsid w:val="00DC74EA"/>
    <w:rsid w:val="00DC7D1A"/>
    <w:rsid w:val="00DD27BF"/>
    <w:rsid w:val="00DD42AC"/>
    <w:rsid w:val="00DD452A"/>
    <w:rsid w:val="00DD57B2"/>
    <w:rsid w:val="00DD5A96"/>
    <w:rsid w:val="00DE1032"/>
    <w:rsid w:val="00DE1097"/>
    <w:rsid w:val="00DE210D"/>
    <w:rsid w:val="00DE224B"/>
    <w:rsid w:val="00DE3549"/>
    <w:rsid w:val="00DE3B0B"/>
    <w:rsid w:val="00DE3C87"/>
    <w:rsid w:val="00DE4736"/>
    <w:rsid w:val="00DE71F7"/>
    <w:rsid w:val="00DF0694"/>
    <w:rsid w:val="00DF176B"/>
    <w:rsid w:val="00DF238D"/>
    <w:rsid w:val="00DF2451"/>
    <w:rsid w:val="00DF25B7"/>
    <w:rsid w:val="00DF3221"/>
    <w:rsid w:val="00DF36ED"/>
    <w:rsid w:val="00DF3748"/>
    <w:rsid w:val="00DF3C02"/>
    <w:rsid w:val="00DF3FAA"/>
    <w:rsid w:val="00DF462F"/>
    <w:rsid w:val="00DF4889"/>
    <w:rsid w:val="00DF526F"/>
    <w:rsid w:val="00DF5BD9"/>
    <w:rsid w:val="00DF6C52"/>
    <w:rsid w:val="00DF6EEB"/>
    <w:rsid w:val="00DF70E9"/>
    <w:rsid w:val="00DF768D"/>
    <w:rsid w:val="00E034BE"/>
    <w:rsid w:val="00E049C4"/>
    <w:rsid w:val="00E04F9E"/>
    <w:rsid w:val="00E063C0"/>
    <w:rsid w:val="00E06C34"/>
    <w:rsid w:val="00E07628"/>
    <w:rsid w:val="00E07BA8"/>
    <w:rsid w:val="00E07E53"/>
    <w:rsid w:val="00E103C2"/>
    <w:rsid w:val="00E10717"/>
    <w:rsid w:val="00E10EE4"/>
    <w:rsid w:val="00E12397"/>
    <w:rsid w:val="00E1261B"/>
    <w:rsid w:val="00E12758"/>
    <w:rsid w:val="00E13E99"/>
    <w:rsid w:val="00E14A85"/>
    <w:rsid w:val="00E15353"/>
    <w:rsid w:val="00E15528"/>
    <w:rsid w:val="00E15E45"/>
    <w:rsid w:val="00E16093"/>
    <w:rsid w:val="00E16256"/>
    <w:rsid w:val="00E16845"/>
    <w:rsid w:val="00E16964"/>
    <w:rsid w:val="00E16C3C"/>
    <w:rsid w:val="00E17091"/>
    <w:rsid w:val="00E205D3"/>
    <w:rsid w:val="00E20A98"/>
    <w:rsid w:val="00E2255C"/>
    <w:rsid w:val="00E22962"/>
    <w:rsid w:val="00E22C5E"/>
    <w:rsid w:val="00E2351C"/>
    <w:rsid w:val="00E235C7"/>
    <w:rsid w:val="00E23BB7"/>
    <w:rsid w:val="00E24497"/>
    <w:rsid w:val="00E24FB0"/>
    <w:rsid w:val="00E25AD5"/>
    <w:rsid w:val="00E266BF"/>
    <w:rsid w:val="00E26891"/>
    <w:rsid w:val="00E26A0B"/>
    <w:rsid w:val="00E2785B"/>
    <w:rsid w:val="00E30D6E"/>
    <w:rsid w:val="00E30E4F"/>
    <w:rsid w:val="00E32679"/>
    <w:rsid w:val="00E330B3"/>
    <w:rsid w:val="00E3362D"/>
    <w:rsid w:val="00E351AB"/>
    <w:rsid w:val="00E35BF9"/>
    <w:rsid w:val="00E4084D"/>
    <w:rsid w:val="00E4167B"/>
    <w:rsid w:val="00E416A1"/>
    <w:rsid w:val="00E417F0"/>
    <w:rsid w:val="00E41CD7"/>
    <w:rsid w:val="00E426CB"/>
    <w:rsid w:val="00E42A12"/>
    <w:rsid w:val="00E43096"/>
    <w:rsid w:val="00E43DC8"/>
    <w:rsid w:val="00E443A8"/>
    <w:rsid w:val="00E44426"/>
    <w:rsid w:val="00E44CDB"/>
    <w:rsid w:val="00E45733"/>
    <w:rsid w:val="00E47F8B"/>
    <w:rsid w:val="00E50592"/>
    <w:rsid w:val="00E5279B"/>
    <w:rsid w:val="00E5485B"/>
    <w:rsid w:val="00E54CBB"/>
    <w:rsid w:val="00E54CE2"/>
    <w:rsid w:val="00E60005"/>
    <w:rsid w:val="00E60552"/>
    <w:rsid w:val="00E61929"/>
    <w:rsid w:val="00E61C03"/>
    <w:rsid w:val="00E62675"/>
    <w:rsid w:val="00E6317A"/>
    <w:rsid w:val="00E64642"/>
    <w:rsid w:val="00E64651"/>
    <w:rsid w:val="00E64699"/>
    <w:rsid w:val="00E65960"/>
    <w:rsid w:val="00E65A45"/>
    <w:rsid w:val="00E65F38"/>
    <w:rsid w:val="00E67AB4"/>
    <w:rsid w:val="00E67ECD"/>
    <w:rsid w:val="00E70447"/>
    <w:rsid w:val="00E7075B"/>
    <w:rsid w:val="00E70854"/>
    <w:rsid w:val="00E726FC"/>
    <w:rsid w:val="00E75473"/>
    <w:rsid w:val="00E7555A"/>
    <w:rsid w:val="00E75936"/>
    <w:rsid w:val="00E75F81"/>
    <w:rsid w:val="00E76173"/>
    <w:rsid w:val="00E762AC"/>
    <w:rsid w:val="00E77B07"/>
    <w:rsid w:val="00E804A7"/>
    <w:rsid w:val="00E81AA3"/>
    <w:rsid w:val="00E8279D"/>
    <w:rsid w:val="00E8558D"/>
    <w:rsid w:val="00E85E9C"/>
    <w:rsid w:val="00E85F9A"/>
    <w:rsid w:val="00E862A4"/>
    <w:rsid w:val="00E865C2"/>
    <w:rsid w:val="00E8675D"/>
    <w:rsid w:val="00E8684C"/>
    <w:rsid w:val="00E868C6"/>
    <w:rsid w:val="00E86C21"/>
    <w:rsid w:val="00E87CE6"/>
    <w:rsid w:val="00E9018A"/>
    <w:rsid w:val="00E92006"/>
    <w:rsid w:val="00E92BFB"/>
    <w:rsid w:val="00E9361F"/>
    <w:rsid w:val="00E96EFA"/>
    <w:rsid w:val="00EA048F"/>
    <w:rsid w:val="00EA11B4"/>
    <w:rsid w:val="00EA1CFF"/>
    <w:rsid w:val="00EA2771"/>
    <w:rsid w:val="00EA351C"/>
    <w:rsid w:val="00EA3B26"/>
    <w:rsid w:val="00EA3C99"/>
    <w:rsid w:val="00EA4614"/>
    <w:rsid w:val="00EA477C"/>
    <w:rsid w:val="00EA573E"/>
    <w:rsid w:val="00EA5A4C"/>
    <w:rsid w:val="00EA5D39"/>
    <w:rsid w:val="00EA705E"/>
    <w:rsid w:val="00EA7342"/>
    <w:rsid w:val="00EA79EE"/>
    <w:rsid w:val="00EB0053"/>
    <w:rsid w:val="00EB30A3"/>
    <w:rsid w:val="00EB3110"/>
    <w:rsid w:val="00EB32C3"/>
    <w:rsid w:val="00EB3D82"/>
    <w:rsid w:val="00EB48A3"/>
    <w:rsid w:val="00EB4C04"/>
    <w:rsid w:val="00EB4D0C"/>
    <w:rsid w:val="00EB53ED"/>
    <w:rsid w:val="00EB54E4"/>
    <w:rsid w:val="00EB5AF6"/>
    <w:rsid w:val="00EB5CF3"/>
    <w:rsid w:val="00EC0051"/>
    <w:rsid w:val="00EC050E"/>
    <w:rsid w:val="00EC1261"/>
    <w:rsid w:val="00EC16B4"/>
    <w:rsid w:val="00EC16E1"/>
    <w:rsid w:val="00EC2115"/>
    <w:rsid w:val="00EC2270"/>
    <w:rsid w:val="00EC2499"/>
    <w:rsid w:val="00EC2E5A"/>
    <w:rsid w:val="00EC46ED"/>
    <w:rsid w:val="00EC51FB"/>
    <w:rsid w:val="00EC581A"/>
    <w:rsid w:val="00EC66EB"/>
    <w:rsid w:val="00EC77E3"/>
    <w:rsid w:val="00EC7F55"/>
    <w:rsid w:val="00ED01E5"/>
    <w:rsid w:val="00ED17C8"/>
    <w:rsid w:val="00ED2034"/>
    <w:rsid w:val="00ED233B"/>
    <w:rsid w:val="00ED275F"/>
    <w:rsid w:val="00ED3216"/>
    <w:rsid w:val="00ED467C"/>
    <w:rsid w:val="00ED4F7F"/>
    <w:rsid w:val="00ED5DB5"/>
    <w:rsid w:val="00EE054B"/>
    <w:rsid w:val="00EE1426"/>
    <w:rsid w:val="00EE2453"/>
    <w:rsid w:val="00EE34EC"/>
    <w:rsid w:val="00EE4E50"/>
    <w:rsid w:val="00EE57D5"/>
    <w:rsid w:val="00EE6E9D"/>
    <w:rsid w:val="00EE79EC"/>
    <w:rsid w:val="00EF0060"/>
    <w:rsid w:val="00EF0B55"/>
    <w:rsid w:val="00EF11AE"/>
    <w:rsid w:val="00EF2787"/>
    <w:rsid w:val="00EF30B2"/>
    <w:rsid w:val="00EF3614"/>
    <w:rsid w:val="00EF3B6F"/>
    <w:rsid w:val="00EF3DB5"/>
    <w:rsid w:val="00EF3F5B"/>
    <w:rsid w:val="00EF486D"/>
    <w:rsid w:val="00EF48A5"/>
    <w:rsid w:val="00EF5614"/>
    <w:rsid w:val="00EF5F7E"/>
    <w:rsid w:val="00EF608D"/>
    <w:rsid w:val="00EF6905"/>
    <w:rsid w:val="00EF7519"/>
    <w:rsid w:val="00F00D21"/>
    <w:rsid w:val="00F024D2"/>
    <w:rsid w:val="00F036EB"/>
    <w:rsid w:val="00F0419D"/>
    <w:rsid w:val="00F0440C"/>
    <w:rsid w:val="00F0550B"/>
    <w:rsid w:val="00F0590B"/>
    <w:rsid w:val="00F05E51"/>
    <w:rsid w:val="00F067EC"/>
    <w:rsid w:val="00F10394"/>
    <w:rsid w:val="00F1077D"/>
    <w:rsid w:val="00F12666"/>
    <w:rsid w:val="00F12745"/>
    <w:rsid w:val="00F1328C"/>
    <w:rsid w:val="00F13A6E"/>
    <w:rsid w:val="00F13DF2"/>
    <w:rsid w:val="00F158A2"/>
    <w:rsid w:val="00F15D48"/>
    <w:rsid w:val="00F164E5"/>
    <w:rsid w:val="00F17DC2"/>
    <w:rsid w:val="00F21B3B"/>
    <w:rsid w:val="00F2293C"/>
    <w:rsid w:val="00F23FEB"/>
    <w:rsid w:val="00F24AAF"/>
    <w:rsid w:val="00F24C74"/>
    <w:rsid w:val="00F253A3"/>
    <w:rsid w:val="00F25883"/>
    <w:rsid w:val="00F25926"/>
    <w:rsid w:val="00F27586"/>
    <w:rsid w:val="00F32AD6"/>
    <w:rsid w:val="00F33270"/>
    <w:rsid w:val="00F34E05"/>
    <w:rsid w:val="00F35096"/>
    <w:rsid w:val="00F36678"/>
    <w:rsid w:val="00F4009F"/>
    <w:rsid w:val="00F40144"/>
    <w:rsid w:val="00F40652"/>
    <w:rsid w:val="00F40DDF"/>
    <w:rsid w:val="00F40EE1"/>
    <w:rsid w:val="00F41AC7"/>
    <w:rsid w:val="00F41F52"/>
    <w:rsid w:val="00F42DE0"/>
    <w:rsid w:val="00F43BE0"/>
    <w:rsid w:val="00F43D1D"/>
    <w:rsid w:val="00F47599"/>
    <w:rsid w:val="00F47757"/>
    <w:rsid w:val="00F5086D"/>
    <w:rsid w:val="00F51412"/>
    <w:rsid w:val="00F51FBC"/>
    <w:rsid w:val="00F52385"/>
    <w:rsid w:val="00F5325D"/>
    <w:rsid w:val="00F546CD"/>
    <w:rsid w:val="00F54BAE"/>
    <w:rsid w:val="00F558B4"/>
    <w:rsid w:val="00F55C91"/>
    <w:rsid w:val="00F5626C"/>
    <w:rsid w:val="00F5672C"/>
    <w:rsid w:val="00F56997"/>
    <w:rsid w:val="00F56EDB"/>
    <w:rsid w:val="00F5705C"/>
    <w:rsid w:val="00F5799A"/>
    <w:rsid w:val="00F607B0"/>
    <w:rsid w:val="00F609CC"/>
    <w:rsid w:val="00F61785"/>
    <w:rsid w:val="00F61BF7"/>
    <w:rsid w:val="00F62281"/>
    <w:rsid w:val="00F63014"/>
    <w:rsid w:val="00F63FB9"/>
    <w:rsid w:val="00F641AC"/>
    <w:rsid w:val="00F642A1"/>
    <w:rsid w:val="00F6445B"/>
    <w:rsid w:val="00F64994"/>
    <w:rsid w:val="00F65247"/>
    <w:rsid w:val="00F6562D"/>
    <w:rsid w:val="00F65655"/>
    <w:rsid w:val="00F65A11"/>
    <w:rsid w:val="00F66931"/>
    <w:rsid w:val="00F66E70"/>
    <w:rsid w:val="00F67257"/>
    <w:rsid w:val="00F6762C"/>
    <w:rsid w:val="00F6769B"/>
    <w:rsid w:val="00F70969"/>
    <w:rsid w:val="00F70ABF"/>
    <w:rsid w:val="00F72C49"/>
    <w:rsid w:val="00F72DBD"/>
    <w:rsid w:val="00F74862"/>
    <w:rsid w:val="00F750C1"/>
    <w:rsid w:val="00F75746"/>
    <w:rsid w:val="00F806CA"/>
    <w:rsid w:val="00F80C74"/>
    <w:rsid w:val="00F81A89"/>
    <w:rsid w:val="00F81B3B"/>
    <w:rsid w:val="00F82948"/>
    <w:rsid w:val="00F82D13"/>
    <w:rsid w:val="00F83AE1"/>
    <w:rsid w:val="00F856E5"/>
    <w:rsid w:val="00F86092"/>
    <w:rsid w:val="00F86E45"/>
    <w:rsid w:val="00F87F9D"/>
    <w:rsid w:val="00F90650"/>
    <w:rsid w:val="00F9079A"/>
    <w:rsid w:val="00F90F7E"/>
    <w:rsid w:val="00F91093"/>
    <w:rsid w:val="00F911BB"/>
    <w:rsid w:val="00F91EB0"/>
    <w:rsid w:val="00F9230A"/>
    <w:rsid w:val="00F9321D"/>
    <w:rsid w:val="00F93752"/>
    <w:rsid w:val="00F94749"/>
    <w:rsid w:val="00F947FD"/>
    <w:rsid w:val="00F94948"/>
    <w:rsid w:val="00F95B43"/>
    <w:rsid w:val="00F96EBC"/>
    <w:rsid w:val="00F97D66"/>
    <w:rsid w:val="00FA1312"/>
    <w:rsid w:val="00FA2178"/>
    <w:rsid w:val="00FA2813"/>
    <w:rsid w:val="00FA3585"/>
    <w:rsid w:val="00FA3C08"/>
    <w:rsid w:val="00FA58F0"/>
    <w:rsid w:val="00FA61FF"/>
    <w:rsid w:val="00FA6C5B"/>
    <w:rsid w:val="00FA7214"/>
    <w:rsid w:val="00FB0D6B"/>
    <w:rsid w:val="00FB110C"/>
    <w:rsid w:val="00FB1229"/>
    <w:rsid w:val="00FB151A"/>
    <w:rsid w:val="00FB3F08"/>
    <w:rsid w:val="00FB4B98"/>
    <w:rsid w:val="00FC002E"/>
    <w:rsid w:val="00FC00E9"/>
    <w:rsid w:val="00FC0601"/>
    <w:rsid w:val="00FC0B52"/>
    <w:rsid w:val="00FC15D5"/>
    <w:rsid w:val="00FC1A0C"/>
    <w:rsid w:val="00FC3FCC"/>
    <w:rsid w:val="00FC48A3"/>
    <w:rsid w:val="00FC5A73"/>
    <w:rsid w:val="00FC7ABF"/>
    <w:rsid w:val="00FD033E"/>
    <w:rsid w:val="00FD0BF8"/>
    <w:rsid w:val="00FD2D6E"/>
    <w:rsid w:val="00FD4625"/>
    <w:rsid w:val="00FD4B15"/>
    <w:rsid w:val="00FD53CD"/>
    <w:rsid w:val="00FD58C5"/>
    <w:rsid w:val="00FD5C84"/>
    <w:rsid w:val="00FD7C60"/>
    <w:rsid w:val="00FE138D"/>
    <w:rsid w:val="00FE170C"/>
    <w:rsid w:val="00FE1994"/>
    <w:rsid w:val="00FE1F7B"/>
    <w:rsid w:val="00FE1F93"/>
    <w:rsid w:val="00FE3A81"/>
    <w:rsid w:val="00FE3DF6"/>
    <w:rsid w:val="00FE4CF3"/>
    <w:rsid w:val="00FE582F"/>
    <w:rsid w:val="00FE5B25"/>
    <w:rsid w:val="00FE6A9B"/>
    <w:rsid w:val="00FE6D67"/>
    <w:rsid w:val="00FE6EDC"/>
    <w:rsid w:val="00FF0CE9"/>
    <w:rsid w:val="00FF107F"/>
    <w:rsid w:val="00FF1FAD"/>
    <w:rsid w:val="00FF20DE"/>
    <w:rsid w:val="00FF27AA"/>
    <w:rsid w:val="00FF2FED"/>
    <w:rsid w:val="00FF368D"/>
    <w:rsid w:val="00FF42E0"/>
    <w:rsid w:val="00FF65D2"/>
    <w:rsid w:val="00FF6701"/>
    <w:rsid w:val="00FF6C28"/>
    <w:rsid w:val="00FF6E11"/>
    <w:rsid w:val="00FF7896"/>
    <w:rsid w:val="00FF7A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1192E0B"/>
  <w15:docId w15:val="{6F42DC39-110E-470B-9917-612DEE7E14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21D05"/>
    <w:pPr>
      <w:widowControl w:val="0"/>
      <w:wordWrap w:val="0"/>
      <w:autoSpaceDE w:val="0"/>
      <w:autoSpaceDN w:val="0"/>
    </w:p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9046C9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9046C9"/>
    <w:pPr>
      <w:keepNext/>
      <w:ind w:leftChars="400" w:left="400" w:hangingChars="200" w:hanging="2000"/>
      <w:outlineLvl w:val="3"/>
    </w:pPr>
    <w:rPr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TimesNewRomanChar">
    <w:name w:val="표준 + (영어) Times New Roman Char"/>
    <w:aliases w:val="(한글) 굴림 Char,12 pt Char,빨강 Char,표준 + Times New Roman Char,검정 Char,왼쪽:  0 cm Char,내어쓰기:  0.75 글자 Char,줄 간격: 2줄 Char,첫 줄:  -... + ... Char,기울임꼴 Char,파랑 Char,파랑 Char Char Char"/>
    <w:link w:val="TimesNewRoman"/>
    <w:locked/>
    <w:rsid w:val="008E37AE"/>
    <w:rPr>
      <w:rFonts w:ascii="Times New Roman" w:eastAsia="굴림" w:hAnsi="Times New Roman" w:cs="Times New Roman"/>
      <w:kern w:val="0"/>
      <w:sz w:val="24"/>
      <w:szCs w:val="24"/>
    </w:rPr>
  </w:style>
  <w:style w:type="paragraph" w:customStyle="1" w:styleId="TimesNewRoman">
    <w:name w:val="표준 + (영어) Times New Roman"/>
    <w:aliases w:val="(한글) 굴림,11 pt,줄 간격: 2줄,첫 줄:  1 글자,표준 + Times New Roman,12 pt,빨강,검정,왼쪽:  0 cm,내어쓰기:  0.75 글자,첫 줄:  -... + ...,기울임꼴,파랑,표준 + Times New Ro...,왼쪽,사용자 지정 색(RGB(165,0,33))"/>
    <w:basedOn w:val="a"/>
    <w:link w:val="TimesNewRomanChar"/>
    <w:rsid w:val="008E37AE"/>
    <w:pPr>
      <w:spacing w:after="0" w:line="480" w:lineRule="auto"/>
    </w:pPr>
    <w:rPr>
      <w:rFonts w:ascii="Times New Roman" w:eastAsia="굴림" w:hAnsi="Times New Roman" w:cs="Times New Roman"/>
      <w:kern w:val="0"/>
      <w:sz w:val="24"/>
      <w:szCs w:val="24"/>
    </w:rPr>
  </w:style>
  <w:style w:type="character" w:customStyle="1" w:styleId="Char">
    <w:name w:val="머리글 Char"/>
    <w:basedOn w:val="a0"/>
    <w:link w:val="a3"/>
    <w:uiPriority w:val="99"/>
    <w:rsid w:val="008E37AE"/>
  </w:style>
  <w:style w:type="paragraph" w:styleId="a3">
    <w:name w:val="header"/>
    <w:basedOn w:val="a"/>
    <w:link w:val="Char"/>
    <w:uiPriority w:val="99"/>
    <w:unhideWhenUsed/>
    <w:rsid w:val="008E37A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E37AE"/>
  </w:style>
  <w:style w:type="paragraph" w:styleId="a4">
    <w:name w:val="footer"/>
    <w:basedOn w:val="a"/>
    <w:link w:val="Char0"/>
    <w:uiPriority w:val="99"/>
    <w:unhideWhenUsed/>
    <w:rsid w:val="008E37AE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글자만 Char"/>
    <w:basedOn w:val="a0"/>
    <w:link w:val="a5"/>
    <w:uiPriority w:val="99"/>
    <w:rsid w:val="008E37AE"/>
    <w:rPr>
      <w:rFonts w:ascii="바탕" w:eastAsia="바탕" w:hAnsi="Courier New" w:cs="Courier New"/>
      <w:szCs w:val="20"/>
    </w:rPr>
  </w:style>
  <w:style w:type="paragraph" w:styleId="a5">
    <w:name w:val="Plain Text"/>
    <w:basedOn w:val="a"/>
    <w:link w:val="Char1"/>
    <w:uiPriority w:val="99"/>
    <w:unhideWhenUsed/>
    <w:rsid w:val="008E37AE"/>
    <w:rPr>
      <w:rFonts w:ascii="바탕" w:eastAsia="바탕" w:hAnsi="Courier New" w:cs="Courier New"/>
      <w:szCs w:val="20"/>
    </w:rPr>
  </w:style>
  <w:style w:type="character" w:customStyle="1" w:styleId="Char2">
    <w:name w:val="풍선 도움말 텍스트 Char"/>
    <w:basedOn w:val="a0"/>
    <w:link w:val="a6"/>
    <w:uiPriority w:val="99"/>
    <w:semiHidden/>
    <w:rsid w:val="008E37AE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Balloon Text"/>
    <w:basedOn w:val="a"/>
    <w:link w:val="Char2"/>
    <w:uiPriority w:val="99"/>
    <w:semiHidden/>
    <w:unhideWhenUsed/>
    <w:rsid w:val="008E37AE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styleId="a7">
    <w:name w:val="Hyperlink"/>
    <w:basedOn w:val="a0"/>
    <w:uiPriority w:val="99"/>
    <w:unhideWhenUsed/>
    <w:rsid w:val="0073278A"/>
    <w:rPr>
      <w:color w:val="0000FF" w:themeColor="hyperlink"/>
      <w:u w:val="single"/>
    </w:rPr>
  </w:style>
  <w:style w:type="character" w:styleId="a8">
    <w:name w:val="line number"/>
    <w:basedOn w:val="a0"/>
    <w:uiPriority w:val="99"/>
    <w:semiHidden/>
    <w:unhideWhenUsed/>
    <w:rsid w:val="00F51FBC"/>
  </w:style>
  <w:style w:type="paragraph" w:customStyle="1" w:styleId="EndNoteBibliographyTitle">
    <w:name w:val="EndNote Bibliography Title"/>
    <w:basedOn w:val="a"/>
    <w:link w:val="EndNoteBibliographyTitleChar"/>
    <w:rsid w:val="008D7436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8D7436"/>
    <w:rPr>
      <w:rFonts w:ascii="Times New Roman" w:eastAsia="맑은 고딕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8D7436"/>
    <w:pPr>
      <w:spacing w:line="48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8D7436"/>
    <w:rPr>
      <w:rFonts w:ascii="Times New Roman" w:eastAsia="맑은 고딕" w:hAnsi="Times New Roman" w:cs="Times New Roman"/>
      <w:noProof/>
      <w:sz w:val="24"/>
    </w:rPr>
  </w:style>
  <w:style w:type="paragraph" w:styleId="a9">
    <w:name w:val="Normal (Web)"/>
    <w:basedOn w:val="a"/>
    <w:uiPriority w:val="99"/>
    <w:unhideWhenUsed/>
    <w:rsid w:val="00997773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a">
    <w:name w:val="annotation reference"/>
    <w:basedOn w:val="a0"/>
    <w:uiPriority w:val="99"/>
    <w:semiHidden/>
    <w:unhideWhenUsed/>
    <w:rsid w:val="00A7155B"/>
    <w:rPr>
      <w:sz w:val="18"/>
      <w:szCs w:val="18"/>
    </w:rPr>
  </w:style>
  <w:style w:type="paragraph" w:styleId="ab">
    <w:name w:val="annotation text"/>
    <w:basedOn w:val="a"/>
    <w:link w:val="Char3"/>
    <w:uiPriority w:val="99"/>
    <w:unhideWhenUsed/>
    <w:rsid w:val="00A7155B"/>
    <w:pPr>
      <w:jc w:val="left"/>
    </w:pPr>
  </w:style>
  <w:style w:type="character" w:customStyle="1" w:styleId="Char3">
    <w:name w:val="메모 텍스트 Char"/>
    <w:basedOn w:val="a0"/>
    <w:link w:val="ab"/>
    <w:uiPriority w:val="99"/>
    <w:rsid w:val="00A7155B"/>
  </w:style>
  <w:style w:type="paragraph" w:styleId="ac">
    <w:name w:val="annotation subject"/>
    <w:basedOn w:val="ab"/>
    <w:next w:val="ab"/>
    <w:link w:val="Char4"/>
    <w:uiPriority w:val="99"/>
    <w:semiHidden/>
    <w:unhideWhenUsed/>
    <w:rsid w:val="00A7155B"/>
    <w:rPr>
      <w:b/>
      <w:bCs/>
    </w:rPr>
  </w:style>
  <w:style w:type="character" w:customStyle="1" w:styleId="Char4">
    <w:name w:val="메모 주제 Char"/>
    <w:basedOn w:val="Char3"/>
    <w:link w:val="ac"/>
    <w:uiPriority w:val="99"/>
    <w:semiHidden/>
    <w:rsid w:val="00A7155B"/>
    <w:rPr>
      <w:b/>
      <w:bCs/>
    </w:rPr>
  </w:style>
  <w:style w:type="paragraph" w:customStyle="1" w:styleId="ad">
    <w:name w:val="표준 단락"/>
    <w:rsid w:val="00A24B46"/>
    <w:pPr>
      <w:widowControl w:val="0"/>
      <w:autoSpaceDE w:val="0"/>
      <w:autoSpaceDN w:val="0"/>
      <w:adjustRightInd w:val="0"/>
      <w:spacing w:after="0" w:line="320" w:lineRule="atLeast"/>
      <w:jc w:val="left"/>
    </w:pPr>
    <w:rPr>
      <w:rFonts w:ascii="바탕" w:eastAsia="바탕" w:hAnsi="바탕" w:cs="바탕"/>
      <w:color w:val="000000"/>
      <w:kern w:val="0"/>
      <w:szCs w:val="20"/>
    </w:rPr>
  </w:style>
  <w:style w:type="paragraph" w:styleId="ae">
    <w:name w:val="Revision"/>
    <w:hidden/>
    <w:uiPriority w:val="99"/>
    <w:semiHidden/>
    <w:rsid w:val="0056197F"/>
    <w:pPr>
      <w:spacing w:after="0" w:line="240" w:lineRule="auto"/>
      <w:jc w:val="left"/>
    </w:pPr>
  </w:style>
  <w:style w:type="paragraph" w:styleId="af">
    <w:name w:val="List Paragraph"/>
    <w:basedOn w:val="a"/>
    <w:uiPriority w:val="34"/>
    <w:qFormat/>
    <w:rsid w:val="0069691F"/>
    <w:pPr>
      <w:ind w:leftChars="400" w:left="800"/>
    </w:pPr>
  </w:style>
  <w:style w:type="character" w:customStyle="1" w:styleId="st1">
    <w:name w:val="st1"/>
    <w:basedOn w:val="a0"/>
    <w:rsid w:val="005B7DEC"/>
  </w:style>
  <w:style w:type="character" w:customStyle="1" w:styleId="label1">
    <w:name w:val="label1"/>
    <w:basedOn w:val="a0"/>
    <w:rsid w:val="005B7DEC"/>
    <w:rPr>
      <w:vanish w:val="0"/>
      <w:webHidden w:val="0"/>
      <w:specVanish w:val="0"/>
    </w:rPr>
  </w:style>
  <w:style w:type="character" w:customStyle="1" w:styleId="label2">
    <w:name w:val="label2"/>
    <w:basedOn w:val="a0"/>
    <w:rsid w:val="005B7DEC"/>
    <w:rPr>
      <w:vanish w:val="0"/>
      <w:webHidden w:val="0"/>
      <w:specVanish w:val="0"/>
    </w:rPr>
  </w:style>
  <w:style w:type="character" w:customStyle="1" w:styleId="3Char">
    <w:name w:val="제목 3 Char"/>
    <w:basedOn w:val="a0"/>
    <w:link w:val="3"/>
    <w:uiPriority w:val="9"/>
    <w:semiHidden/>
    <w:rsid w:val="009046C9"/>
    <w:rPr>
      <w:rFonts w:asciiTheme="majorHAnsi" w:eastAsiaTheme="majorEastAsia" w:hAnsiTheme="majorHAnsi" w:cstheme="majorBidi"/>
    </w:rPr>
  </w:style>
  <w:style w:type="character" w:customStyle="1" w:styleId="4Char">
    <w:name w:val="제목 4 Char"/>
    <w:basedOn w:val="a0"/>
    <w:link w:val="4"/>
    <w:uiPriority w:val="9"/>
    <w:semiHidden/>
    <w:rsid w:val="009046C9"/>
    <w:rPr>
      <w:b/>
      <w:bCs/>
    </w:rPr>
  </w:style>
  <w:style w:type="character" w:styleId="af0">
    <w:name w:val="Strong"/>
    <w:basedOn w:val="a0"/>
    <w:uiPriority w:val="22"/>
    <w:qFormat/>
    <w:rsid w:val="00652CC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89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0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37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4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2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52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00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728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406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1727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0495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36592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1152783">
                              <w:marLeft w:val="0"/>
                              <w:marRight w:val="0"/>
                              <w:marTop w:val="255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56695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8228903">
                                      <w:marLeft w:val="-225"/>
                                      <w:marRight w:val="-225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214423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32546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515481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534412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6470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05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64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4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3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245184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166939906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614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44616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87993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630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00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3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01273">
          <w:marLeft w:val="0"/>
          <w:marRight w:val="0"/>
          <w:marTop w:val="0"/>
          <w:marBottom w:val="0"/>
          <w:divBdr>
            <w:top w:val="single" w:sz="6" w:space="8" w:color="BBBBBB"/>
            <w:left w:val="single" w:sz="6" w:space="8" w:color="BBBBBB"/>
            <w:bottom w:val="single" w:sz="6" w:space="8" w:color="BBBBBB"/>
            <w:right w:val="single" w:sz="6" w:space="8" w:color="BBBBBB"/>
          </w:divBdr>
          <w:divsChild>
            <w:div w:id="561798190">
              <w:marLeft w:val="0"/>
              <w:marRight w:val="0"/>
              <w:marTop w:val="0"/>
              <w:marBottom w:val="0"/>
              <w:divBdr>
                <w:top w:val="single" w:sz="6" w:space="8" w:color="BBBBBB"/>
                <w:left w:val="single" w:sz="6" w:space="8" w:color="BBBBBB"/>
                <w:bottom w:val="single" w:sz="6" w:space="8" w:color="BBBBBB"/>
                <w:right w:val="single" w:sz="6" w:space="8" w:color="BBBBBB"/>
              </w:divBdr>
              <w:divsChild>
                <w:div w:id="1287393739">
                  <w:marLeft w:val="0"/>
                  <w:marRight w:val="0"/>
                  <w:marTop w:val="0"/>
                  <w:marBottom w:val="0"/>
                  <w:divBdr>
                    <w:top w:val="single" w:sz="6" w:space="8" w:color="BBBBBB"/>
                    <w:left w:val="single" w:sz="6" w:space="8" w:color="BBBBBB"/>
                    <w:bottom w:val="single" w:sz="6" w:space="8" w:color="BBBBBB"/>
                    <w:right w:val="single" w:sz="6" w:space="8" w:color="BBBBBB"/>
                  </w:divBdr>
                  <w:divsChild>
                    <w:div w:id="1344361366">
                      <w:marLeft w:val="75"/>
                      <w:marRight w:val="0"/>
                      <w:marTop w:val="0"/>
                      <w:marBottom w:val="75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04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15447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285404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711053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257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64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583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870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41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131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0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62543A-B074-41C2-ADF7-8D7AE4F43D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7</Words>
  <Characters>1296</Characters>
  <Application>Microsoft Office Word</Application>
  <DocSecurity>0</DocSecurity>
  <Lines>10</Lines>
  <Paragraphs>3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KBSMC</Company>
  <LinksUpToDate>false</LinksUpToDate>
  <CharactersWithSpaces>1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cuser</dc:creator>
  <cp:lastModifiedBy>user</cp:lastModifiedBy>
  <cp:revision>4</cp:revision>
  <cp:lastPrinted>2020-04-27T02:11:00Z</cp:lastPrinted>
  <dcterms:created xsi:type="dcterms:W3CDTF">2020-05-22T01:15:00Z</dcterms:created>
  <dcterms:modified xsi:type="dcterms:W3CDTF">2020-05-22T0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NSCPROP">
    <vt:lpwstr>NSCCustomProperty</vt:lpwstr>
  </property>
  <property fmtid="{D5CDD505-2E9C-101B-9397-08002B2CF9AE}" pid="3" name="NSCPROP_SA">
    <vt:lpwstr>C:\mySingle\TEMP\Revised_Manuscript_AJG20180907.docx</vt:lpwstr>
  </property>
</Properties>
</file>